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footerReference w:type="even" r:id="rId8"/>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6462F9CE" w14:textId="68CADD97" w:rsidR="002649E3"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618547" w:history="1">
        <w:r w:rsidR="002649E3" w:rsidRPr="00C46403">
          <w:rPr>
            <w:rStyle w:val="Hyperlink"/>
          </w:rPr>
          <w:t>UVOD</w:t>
        </w:r>
        <w:r w:rsidR="002649E3">
          <w:rPr>
            <w:webHidden/>
          </w:rPr>
          <w:tab/>
        </w:r>
        <w:r w:rsidR="002649E3">
          <w:rPr>
            <w:webHidden/>
          </w:rPr>
          <w:fldChar w:fldCharType="begin"/>
        </w:r>
        <w:r w:rsidR="002649E3">
          <w:rPr>
            <w:webHidden/>
          </w:rPr>
          <w:instrText xml:space="preserve"> PAGEREF _Toc66618547 \h </w:instrText>
        </w:r>
        <w:r w:rsidR="002649E3">
          <w:rPr>
            <w:webHidden/>
          </w:rPr>
        </w:r>
        <w:r w:rsidR="002649E3">
          <w:rPr>
            <w:webHidden/>
          </w:rPr>
          <w:fldChar w:fldCharType="separate"/>
        </w:r>
        <w:r w:rsidR="002649E3">
          <w:rPr>
            <w:webHidden/>
          </w:rPr>
          <w:t>1</w:t>
        </w:r>
        <w:r w:rsidR="002649E3">
          <w:rPr>
            <w:webHidden/>
          </w:rPr>
          <w:fldChar w:fldCharType="end"/>
        </w:r>
      </w:hyperlink>
    </w:p>
    <w:p w14:paraId="441635D8" w14:textId="2EF88960" w:rsidR="002649E3" w:rsidRDefault="002649E3">
      <w:pPr>
        <w:pStyle w:val="TOC1"/>
        <w:rPr>
          <w:rFonts w:asciiTheme="minorHAnsi" w:eastAsiaTheme="minorEastAsia" w:hAnsiTheme="minorHAnsi"/>
          <w:b w:val="0"/>
          <w:lang w:val="en-SI" w:eastAsia="en-GB"/>
        </w:rPr>
      </w:pPr>
      <w:hyperlink w:anchor="_Toc66618548" w:history="1">
        <w:r w:rsidRPr="00C46403">
          <w:rPr>
            <w:rStyle w:val="Hyperlink"/>
          </w:rPr>
          <w:t>1</w:t>
        </w:r>
        <w:r>
          <w:rPr>
            <w:rFonts w:asciiTheme="minorHAnsi" w:eastAsiaTheme="minorEastAsia" w:hAnsiTheme="minorHAnsi"/>
            <w:b w:val="0"/>
            <w:lang w:val="en-SI" w:eastAsia="en-GB"/>
          </w:rPr>
          <w:tab/>
        </w:r>
        <w:r w:rsidRPr="00C46403">
          <w:rPr>
            <w:rStyle w:val="Hyperlink"/>
          </w:rPr>
          <w:t>RAZVOJ NAPOVEDOVALNEGA MODELA</w:t>
        </w:r>
        <w:r>
          <w:rPr>
            <w:webHidden/>
          </w:rPr>
          <w:tab/>
        </w:r>
        <w:r>
          <w:rPr>
            <w:webHidden/>
          </w:rPr>
          <w:fldChar w:fldCharType="begin"/>
        </w:r>
        <w:r>
          <w:rPr>
            <w:webHidden/>
          </w:rPr>
          <w:instrText xml:space="preserve"> PAGEREF _Toc66618548 \h </w:instrText>
        </w:r>
        <w:r>
          <w:rPr>
            <w:webHidden/>
          </w:rPr>
        </w:r>
        <w:r>
          <w:rPr>
            <w:webHidden/>
          </w:rPr>
          <w:fldChar w:fldCharType="separate"/>
        </w:r>
        <w:r>
          <w:rPr>
            <w:webHidden/>
          </w:rPr>
          <w:t>2</w:t>
        </w:r>
        <w:r>
          <w:rPr>
            <w:webHidden/>
          </w:rPr>
          <w:fldChar w:fldCharType="end"/>
        </w:r>
      </w:hyperlink>
    </w:p>
    <w:p w14:paraId="231C696D" w14:textId="1FA5A6DF" w:rsidR="002649E3" w:rsidRDefault="002649E3">
      <w:pPr>
        <w:pStyle w:val="TOC2"/>
        <w:rPr>
          <w:rFonts w:asciiTheme="minorHAnsi" w:eastAsiaTheme="minorEastAsia" w:hAnsiTheme="minorHAnsi"/>
          <w:b w:val="0"/>
          <w:lang w:val="en-SI" w:eastAsia="en-GB"/>
        </w:rPr>
      </w:pPr>
      <w:hyperlink w:anchor="_Toc66618549" w:history="1">
        <w:r w:rsidRPr="00C46403">
          <w:rPr>
            <w:rStyle w:val="Hyperlink"/>
          </w:rPr>
          <w:t>1.1</w:t>
        </w:r>
        <w:r>
          <w:rPr>
            <w:rFonts w:asciiTheme="minorHAnsi" w:eastAsiaTheme="minorEastAsia" w:hAnsiTheme="minorHAnsi"/>
            <w:b w:val="0"/>
            <w:lang w:val="en-SI" w:eastAsia="en-GB"/>
          </w:rPr>
          <w:tab/>
        </w:r>
        <w:r w:rsidRPr="00C46403">
          <w:rPr>
            <w:rStyle w:val="Hyperlink"/>
          </w:rPr>
          <w:t>Analiza surovih podatkov</w:t>
        </w:r>
        <w:r>
          <w:rPr>
            <w:webHidden/>
          </w:rPr>
          <w:tab/>
        </w:r>
        <w:r>
          <w:rPr>
            <w:webHidden/>
          </w:rPr>
          <w:fldChar w:fldCharType="begin"/>
        </w:r>
        <w:r>
          <w:rPr>
            <w:webHidden/>
          </w:rPr>
          <w:instrText xml:space="preserve"> PAGEREF _Toc66618549 \h </w:instrText>
        </w:r>
        <w:r>
          <w:rPr>
            <w:webHidden/>
          </w:rPr>
        </w:r>
        <w:r>
          <w:rPr>
            <w:webHidden/>
          </w:rPr>
          <w:fldChar w:fldCharType="separate"/>
        </w:r>
        <w:r>
          <w:rPr>
            <w:webHidden/>
          </w:rPr>
          <w:t>2</w:t>
        </w:r>
        <w:r>
          <w:rPr>
            <w:webHidden/>
          </w:rPr>
          <w:fldChar w:fldCharType="end"/>
        </w:r>
      </w:hyperlink>
    </w:p>
    <w:p w14:paraId="140538CB" w14:textId="12A99642" w:rsidR="002649E3" w:rsidRDefault="002649E3">
      <w:pPr>
        <w:pStyle w:val="TOC1"/>
        <w:rPr>
          <w:rFonts w:asciiTheme="minorHAnsi" w:eastAsiaTheme="minorEastAsia" w:hAnsiTheme="minorHAnsi"/>
          <w:b w:val="0"/>
          <w:lang w:val="en-SI" w:eastAsia="en-GB"/>
        </w:rPr>
      </w:pPr>
      <w:hyperlink w:anchor="_Toc66618550" w:history="1">
        <w:r w:rsidRPr="00C46403">
          <w:rPr>
            <w:rStyle w:val="Hyperlink"/>
          </w:rPr>
          <w:t>2</w:t>
        </w:r>
        <w:r>
          <w:rPr>
            <w:rFonts w:asciiTheme="minorHAnsi" w:eastAsiaTheme="minorEastAsia" w:hAnsiTheme="minorHAnsi"/>
            <w:b w:val="0"/>
            <w:lang w:val="en-SI" w:eastAsia="en-GB"/>
          </w:rPr>
          <w:tab/>
        </w:r>
        <w:r w:rsidRPr="00C46403">
          <w:rPr>
            <w:rStyle w:val="Hyperlink"/>
          </w:rPr>
          <w:t>SATELITSKI POSNETKI</w:t>
        </w:r>
        <w:r>
          <w:rPr>
            <w:webHidden/>
          </w:rPr>
          <w:tab/>
        </w:r>
        <w:r>
          <w:rPr>
            <w:webHidden/>
          </w:rPr>
          <w:fldChar w:fldCharType="begin"/>
        </w:r>
        <w:r>
          <w:rPr>
            <w:webHidden/>
          </w:rPr>
          <w:instrText xml:space="preserve"> PAGEREF _Toc66618550 \h </w:instrText>
        </w:r>
        <w:r>
          <w:rPr>
            <w:webHidden/>
          </w:rPr>
        </w:r>
        <w:r>
          <w:rPr>
            <w:webHidden/>
          </w:rPr>
          <w:fldChar w:fldCharType="separate"/>
        </w:r>
        <w:r>
          <w:rPr>
            <w:webHidden/>
          </w:rPr>
          <w:t>3</w:t>
        </w:r>
        <w:r>
          <w:rPr>
            <w:webHidden/>
          </w:rPr>
          <w:fldChar w:fldCharType="end"/>
        </w:r>
      </w:hyperlink>
    </w:p>
    <w:p w14:paraId="27606E15" w14:textId="47A1BB39" w:rsidR="002649E3" w:rsidRDefault="002649E3">
      <w:pPr>
        <w:pStyle w:val="TOC2"/>
        <w:rPr>
          <w:rFonts w:asciiTheme="minorHAnsi" w:eastAsiaTheme="minorEastAsia" w:hAnsiTheme="minorHAnsi"/>
          <w:b w:val="0"/>
          <w:lang w:val="en-SI" w:eastAsia="en-GB"/>
        </w:rPr>
      </w:pPr>
      <w:hyperlink w:anchor="_Toc66618551" w:history="1">
        <w:r w:rsidRPr="00C46403">
          <w:rPr>
            <w:rStyle w:val="Hyperlink"/>
          </w:rPr>
          <w:t>2.1</w:t>
        </w:r>
        <w:r>
          <w:rPr>
            <w:rFonts w:asciiTheme="minorHAnsi" w:eastAsiaTheme="minorEastAsia" w:hAnsiTheme="minorHAnsi"/>
            <w:b w:val="0"/>
            <w:lang w:val="en-SI" w:eastAsia="en-GB"/>
          </w:rPr>
          <w:tab/>
        </w:r>
        <w:r w:rsidRPr="00C46403">
          <w:rPr>
            <w:rStyle w:val="Hyperlink"/>
          </w:rPr>
          <w:t>Satelita Sentinel-2</w:t>
        </w:r>
        <w:r>
          <w:rPr>
            <w:webHidden/>
          </w:rPr>
          <w:tab/>
        </w:r>
        <w:r>
          <w:rPr>
            <w:webHidden/>
          </w:rPr>
          <w:fldChar w:fldCharType="begin"/>
        </w:r>
        <w:r>
          <w:rPr>
            <w:webHidden/>
          </w:rPr>
          <w:instrText xml:space="preserve"> PAGEREF _Toc66618551 \h </w:instrText>
        </w:r>
        <w:r>
          <w:rPr>
            <w:webHidden/>
          </w:rPr>
        </w:r>
        <w:r>
          <w:rPr>
            <w:webHidden/>
          </w:rPr>
          <w:fldChar w:fldCharType="separate"/>
        </w:r>
        <w:r>
          <w:rPr>
            <w:webHidden/>
          </w:rPr>
          <w:t>4</w:t>
        </w:r>
        <w:r>
          <w:rPr>
            <w:webHidden/>
          </w:rPr>
          <w:fldChar w:fldCharType="end"/>
        </w:r>
      </w:hyperlink>
    </w:p>
    <w:p w14:paraId="396BE728" w14:textId="50AA52A1" w:rsidR="002649E3" w:rsidRDefault="002649E3">
      <w:pPr>
        <w:pStyle w:val="TOC2"/>
        <w:rPr>
          <w:rFonts w:asciiTheme="minorHAnsi" w:eastAsiaTheme="minorEastAsia" w:hAnsiTheme="minorHAnsi"/>
          <w:b w:val="0"/>
          <w:lang w:val="en-SI" w:eastAsia="en-GB"/>
        </w:rPr>
      </w:pPr>
      <w:hyperlink w:anchor="_Toc66618552" w:history="1">
        <w:r w:rsidRPr="00C46403">
          <w:rPr>
            <w:rStyle w:val="Hyperlink"/>
          </w:rPr>
          <w:t>2.2</w:t>
        </w:r>
        <w:r>
          <w:rPr>
            <w:rFonts w:asciiTheme="minorHAnsi" w:eastAsiaTheme="minorEastAsia" w:hAnsiTheme="minorHAnsi"/>
            <w:b w:val="0"/>
            <w:lang w:val="en-SI" w:eastAsia="en-GB"/>
          </w:rPr>
          <w:tab/>
        </w:r>
        <w:r w:rsidRPr="00C46403">
          <w:rPr>
            <w:rStyle w:val="Hyperlink"/>
          </w:rPr>
          <w:t>Pridobivanje satelitskih posnetkov</w:t>
        </w:r>
        <w:r>
          <w:rPr>
            <w:webHidden/>
          </w:rPr>
          <w:tab/>
        </w:r>
        <w:r>
          <w:rPr>
            <w:webHidden/>
          </w:rPr>
          <w:fldChar w:fldCharType="begin"/>
        </w:r>
        <w:r>
          <w:rPr>
            <w:webHidden/>
          </w:rPr>
          <w:instrText xml:space="preserve"> PAGEREF _Toc66618552 \h </w:instrText>
        </w:r>
        <w:r>
          <w:rPr>
            <w:webHidden/>
          </w:rPr>
        </w:r>
        <w:r>
          <w:rPr>
            <w:webHidden/>
          </w:rPr>
          <w:fldChar w:fldCharType="separate"/>
        </w:r>
        <w:r>
          <w:rPr>
            <w:webHidden/>
          </w:rPr>
          <w:t>5</w:t>
        </w:r>
        <w:r>
          <w:rPr>
            <w:webHidden/>
          </w:rPr>
          <w:fldChar w:fldCharType="end"/>
        </w:r>
      </w:hyperlink>
    </w:p>
    <w:p w14:paraId="7B8FC6F7" w14:textId="7DD0D088"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3" w:history="1">
        <w:r w:rsidRPr="00C46403">
          <w:rPr>
            <w:rStyle w:val="Hyperlink"/>
            <w:noProof/>
          </w:rPr>
          <w:t>2.2.1</w:t>
        </w:r>
        <w:r>
          <w:rPr>
            <w:rFonts w:asciiTheme="minorHAnsi" w:eastAsiaTheme="minorEastAsia" w:hAnsiTheme="minorHAnsi"/>
            <w:noProof/>
            <w:lang w:val="en-SI" w:eastAsia="en-GB"/>
          </w:rPr>
          <w:tab/>
        </w:r>
        <w:r w:rsidRPr="00C46403">
          <w:rPr>
            <w:rStyle w:val="Hyperlink"/>
            <w:noProof/>
          </w:rPr>
          <w:t>Večnivojsko procesiranja satalitskih slik</w:t>
        </w:r>
        <w:r>
          <w:rPr>
            <w:noProof/>
            <w:webHidden/>
          </w:rPr>
          <w:tab/>
        </w:r>
        <w:r>
          <w:rPr>
            <w:noProof/>
            <w:webHidden/>
          </w:rPr>
          <w:fldChar w:fldCharType="begin"/>
        </w:r>
        <w:r>
          <w:rPr>
            <w:noProof/>
            <w:webHidden/>
          </w:rPr>
          <w:instrText xml:space="preserve"> PAGEREF _Toc66618553 \h </w:instrText>
        </w:r>
        <w:r>
          <w:rPr>
            <w:noProof/>
            <w:webHidden/>
          </w:rPr>
        </w:r>
        <w:r>
          <w:rPr>
            <w:noProof/>
            <w:webHidden/>
          </w:rPr>
          <w:fldChar w:fldCharType="separate"/>
        </w:r>
        <w:r>
          <w:rPr>
            <w:noProof/>
            <w:webHidden/>
          </w:rPr>
          <w:t>5</w:t>
        </w:r>
        <w:r>
          <w:rPr>
            <w:noProof/>
            <w:webHidden/>
          </w:rPr>
          <w:fldChar w:fldCharType="end"/>
        </w:r>
      </w:hyperlink>
    </w:p>
    <w:p w14:paraId="55D0DEFA" w14:textId="6999807D"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4" w:history="1">
        <w:r w:rsidRPr="00C46403">
          <w:rPr>
            <w:rStyle w:val="Hyperlink"/>
            <w:noProof/>
          </w:rPr>
          <w:t>2.2.2</w:t>
        </w:r>
        <w:r>
          <w:rPr>
            <w:rFonts w:asciiTheme="minorHAnsi" w:eastAsiaTheme="minorEastAsia" w:hAnsiTheme="minorHAnsi"/>
            <w:noProof/>
            <w:lang w:val="en-SI" w:eastAsia="en-GB"/>
          </w:rPr>
          <w:tab/>
        </w:r>
        <w:r w:rsidRPr="00C46403">
          <w:rPr>
            <w:rStyle w:val="Hyperlink"/>
            <w:noProof/>
          </w:rPr>
          <w:t>SentinelHub</w:t>
        </w:r>
        <w:r>
          <w:rPr>
            <w:noProof/>
            <w:webHidden/>
          </w:rPr>
          <w:tab/>
        </w:r>
        <w:r>
          <w:rPr>
            <w:noProof/>
            <w:webHidden/>
          </w:rPr>
          <w:fldChar w:fldCharType="begin"/>
        </w:r>
        <w:r>
          <w:rPr>
            <w:noProof/>
            <w:webHidden/>
          </w:rPr>
          <w:instrText xml:space="preserve"> PAGEREF _Toc66618554 \h </w:instrText>
        </w:r>
        <w:r>
          <w:rPr>
            <w:noProof/>
            <w:webHidden/>
          </w:rPr>
        </w:r>
        <w:r>
          <w:rPr>
            <w:noProof/>
            <w:webHidden/>
          </w:rPr>
          <w:fldChar w:fldCharType="separate"/>
        </w:r>
        <w:r>
          <w:rPr>
            <w:noProof/>
            <w:webHidden/>
          </w:rPr>
          <w:t>6</w:t>
        </w:r>
        <w:r>
          <w:rPr>
            <w:noProof/>
            <w:webHidden/>
          </w:rPr>
          <w:fldChar w:fldCharType="end"/>
        </w:r>
      </w:hyperlink>
    </w:p>
    <w:p w14:paraId="4906F05D" w14:textId="26A92D1A" w:rsidR="002649E3" w:rsidRDefault="002649E3">
      <w:pPr>
        <w:pStyle w:val="TOC2"/>
        <w:rPr>
          <w:rFonts w:asciiTheme="minorHAnsi" w:eastAsiaTheme="minorEastAsia" w:hAnsiTheme="minorHAnsi"/>
          <w:b w:val="0"/>
          <w:lang w:val="en-SI" w:eastAsia="en-GB"/>
        </w:rPr>
      </w:pPr>
      <w:hyperlink w:anchor="_Toc66618555" w:history="1">
        <w:r w:rsidRPr="00C46403">
          <w:rPr>
            <w:rStyle w:val="Hyperlink"/>
          </w:rPr>
          <w:t>2.3</w:t>
        </w:r>
        <w:r>
          <w:rPr>
            <w:rFonts w:asciiTheme="minorHAnsi" w:eastAsiaTheme="minorEastAsia" w:hAnsiTheme="minorHAnsi"/>
            <w:b w:val="0"/>
            <w:lang w:val="en-SI" w:eastAsia="en-GB"/>
          </w:rPr>
          <w:tab/>
        </w:r>
        <w:r w:rsidRPr="00C46403">
          <w:rPr>
            <w:rStyle w:val="Hyperlink"/>
          </w:rPr>
          <w:t>Procesiranje satelitskih posnetkov</w:t>
        </w:r>
        <w:r>
          <w:rPr>
            <w:webHidden/>
          </w:rPr>
          <w:tab/>
        </w:r>
        <w:r>
          <w:rPr>
            <w:webHidden/>
          </w:rPr>
          <w:fldChar w:fldCharType="begin"/>
        </w:r>
        <w:r>
          <w:rPr>
            <w:webHidden/>
          </w:rPr>
          <w:instrText xml:space="preserve"> PAGEREF _Toc66618555 \h </w:instrText>
        </w:r>
        <w:r>
          <w:rPr>
            <w:webHidden/>
          </w:rPr>
        </w:r>
        <w:r>
          <w:rPr>
            <w:webHidden/>
          </w:rPr>
          <w:fldChar w:fldCharType="separate"/>
        </w:r>
        <w:r>
          <w:rPr>
            <w:webHidden/>
          </w:rPr>
          <w:t>7</w:t>
        </w:r>
        <w:r>
          <w:rPr>
            <w:webHidden/>
          </w:rPr>
          <w:fldChar w:fldCharType="end"/>
        </w:r>
      </w:hyperlink>
    </w:p>
    <w:p w14:paraId="2A400DEE" w14:textId="036DA03A"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6" w:history="1">
        <w:r w:rsidRPr="00C46403">
          <w:rPr>
            <w:rStyle w:val="Hyperlink"/>
            <w:noProof/>
          </w:rPr>
          <w:t>2.3.1</w:t>
        </w:r>
        <w:r>
          <w:rPr>
            <w:rFonts w:asciiTheme="minorHAnsi" w:eastAsiaTheme="minorEastAsia" w:hAnsiTheme="minorHAnsi"/>
            <w:noProof/>
            <w:lang w:val="en-SI" w:eastAsia="en-GB"/>
          </w:rPr>
          <w:tab/>
        </w:r>
        <w:r w:rsidRPr="00C46403">
          <w:rPr>
            <w:rStyle w:val="Hyperlink"/>
            <w:noProof/>
          </w:rPr>
          <w:t>Indeks NDWI</w:t>
        </w:r>
        <w:r>
          <w:rPr>
            <w:noProof/>
            <w:webHidden/>
          </w:rPr>
          <w:tab/>
        </w:r>
        <w:r>
          <w:rPr>
            <w:noProof/>
            <w:webHidden/>
          </w:rPr>
          <w:fldChar w:fldCharType="begin"/>
        </w:r>
        <w:r>
          <w:rPr>
            <w:noProof/>
            <w:webHidden/>
          </w:rPr>
          <w:instrText xml:space="preserve"> PAGEREF _Toc66618556 \h </w:instrText>
        </w:r>
        <w:r>
          <w:rPr>
            <w:noProof/>
            <w:webHidden/>
          </w:rPr>
        </w:r>
        <w:r>
          <w:rPr>
            <w:noProof/>
            <w:webHidden/>
          </w:rPr>
          <w:fldChar w:fldCharType="separate"/>
        </w:r>
        <w:r>
          <w:rPr>
            <w:noProof/>
            <w:webHidden/>
          </w:rPr>
          <w:t>7</w:t>
        </w:r>
        <w:r>
          <w:rPr>
            <w:noProof/>
            <w:webHidden/>
          </w:rPr>
          <w:fldChar w:fldCharType="end"/>
        </w:r>
      </w:hyperlink>
    </w:p>
    <w:p w14:paraId="76633DBF" w14:textId="58FDD841"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7" w:history="1">
        <w:r w:rsidRPr="00C46403">
          <w:rPr>
            <w:rStyle w:val="Hyperlink"/>
            <w:noProof/>
          </w:rPr>
          <w:t>2.3.2</w:t>
        </w:r>
        <w:r>
          <w:rPr>
            <w:rFonts w:asciiTheme="minorHAnsi" w:eastAsiaTheme="minorEastAsia" w:hAnsiTheme="minorHAnsi"/>
            <w:noProof/>
            <w:lang w:val="en-SI" w:eastAsia="en-GB"/>
          </w:rPr>
          <w:tab/>
        </w:r>
        <w:r w:rsidRPr="00C46403">
          <w:rPr>
            <w:rStyle w:val="Hyperlink"/>
            <w:noProof/>
          </w:rPr>
          <w:t>Indeks NDVI</w:t>
        </w:r>
        <w:r>
          <w:rPr>
            <w:noProof/>
            <w:webHidden/>
          </w:rPr>
          <w:tab/>
        </w:r>
        <w:r>
          <w:rPr>
            <w:noProof/>
            <w:webHidden/>
          </w:rPr>
          <w:fldChar w:fldCharType="begin"/>
        </w:r>
        <w:r>
          <w:rPr>
            <w:noProof/>
            <w:webHidden/>
          </w:rPr>
          <w:instrText xml:space="preserve"> PAGEREF _Toc66618557 \h </w:instrText>
        </w:r>
        <w:r>
          <w:rPr>
            <w:noProof/>
            <w:webHidden/>
          </w:rPr>
        </w:r>
        <w:r>
          <w:rPr>
            <w:noProof/>
            <w:webHidden/>
          </w:rPr>
          <w:fldChar w:fldCharType="separate"/>
        </w:r>
        <w:r>
          <w:rPr>
            <w:noProof/>
            <w:webHidden/>
          </w:rPr>
          <w:t>7</w:t>
        </w:r>
        <w:r>
          <w:rPr>
            <w:noProof/>
            <w:webHidden/>
          </w:rPr>
          <w:fldChar w:fldCharType="end"/>
        </w:r>
      </w:hyperlink>
    </w:p>
    <w:p w14:paraId="5844C3DE" w14:textId="0D19E5ED" w:rsidR="002649E3" w:rsidRDefault="002649E3">
      <w:pPr>
        <w:pStyle w:val="TOC2"/>
        <w:rPr>
          <w:rFonts w:asciiTheme="minorHAnsi" w:eastAsiaTheme="minorEastAsia" w:hAnsiTheme="minorHAnsi"/>
          <w:b w:val="0"/>
          <w:lang w:val="en-SI" w:eastAsia="en-GB"/>
        </w:rPr>
      </w:pPr>
      <w:hyperlink w:anchor="_Toc66618558" w:history="1">
        <w:r w:rsidRPr="00C46403">
          <w:rPr>
            <w:rStyle w:val="Hyperlink"/>
          </w:rPr>
          <w:t>2.4</w:t>
        </w:r>
        <w:r>
          <w:rPr>
            <w:rFonts w:asciiTheme="minorHAnsi" w:eastAsiaTheme="minorEastAsia" w:hAnsiTheme="minorHAnsi"/>
            <w:b w:val="0"/>
            <w:lang w:val="en-SI" w:eastAsia="en-GB"/>
          </w:rPr>
          <w:tab/>
        </w:r>
        <w:r w:rsidRPr="00C46403">
          <w:rPr>
            <w:rStyle w:val="Hyperlink"/>
          </w:rPr>
          <w:t>Ocenjevanje pridobljenih informacij</w:t>
        </w:r>
        <w:r>
          <w:rPr>
            <w:webHidden/>
          </w:rPr>
          <w:tab/>
        </w:r>
        <w:r>
          <w:rPr>
            <w:webHidden/>
          </w:rPr>
          <w:fldChar w:fldCharType="begin"/>
        </w:r>
        <w:r>
          <w:rPr>
            <w:webHidden/>
          </w:rPr>
          <w:instrText xml:space="preserve"> PAGEREF _Toc66618558 \h </w:instrText>
        </w:r>
        <w:r>
          <w:rPr>
            <w:webHidden/>
          </w:rPr>
        </w:r>
        <w:r>
          <w:rPr>
            <w:webHidden/>
          </w:rPr>
          <w:fldChar w:fldCharType="separate"/>
        </w:r>
        <w:r>
          <w:rPr>
            <w:webHidden/>
          </w:rPr>
          <w:t>8</w:t>
        </w:r>
        <w:r>
          <w:rPr>
            <w:webHidden/>
          </w:rPr>
          <w:fldChar w:fldCharType="end"/>
        </w:r>
      </w:hyperlink>
    </w:p>
    <w:p w14:paraId="611B02AC" w14:textId="27E4A65A" w:rsidR="002649E3" w:rsidRDefault="002649E3">
      <w:pPr>
        <w:pStyle w:val="TOC2"/>
        <w:rPr>
          <w:rFonts w:asciiTheme="minorHAnsi" w:eastAsiaTheme="minorEastAsia" w:hAnsiTheme="minorHAnsi"/>
          <w:b w:val="0"/>
          <w:lang w:val="en-SI" w:eastAsia="en-GB"/>
        </w:rPr>
      </w:pPr>
      <w:hyperlink w:anchor="_Toc66618559" w:history="1">
        <w:r w:rsidRPr="00C46403">
          <w:rPr>
            <w:rStyle w:val="Hyperlink"/>
          </w:rPr>
          <w:t>2.5</w:t>
        </w:r>
        <w:r>
          <w:rPr>
            <w:rFonts w:asciiTheme="minorHAnsi" w:eastAsiaTheme="minorEastAsia" w:hAnsiTheme="minorHAnsi"/>
            <w:b w:val="0"/>
            <w:lang w:val="en-SI" w:eastAsia="en-GB"/>
          </w:rPr>
          <w:tab/>
        </w:r>
        <w:r w:rsidRPr="00C46403">
          <w:rPr>
            <w:rStyle w:val="Hyperlink"/>
          </w:rPr>
          <w:t>Obogatitev napovedovalnega modela</w:t>
        </w:r>
        <w:r>
          <w:rPr>
            <w:webHidden/>
          </w:rPr>
          <w:tab/>
        </w:r>
        <w:r>
          <w:rPr>
            <w:webHidden/>
          </w:rPr>
          <w:fldChar w:fldCharType="begin"/>
        </w:r>
        <w:r>
          <w:rPr>
            <w:webHidden/>
          </w:rPr>
          <w:instrText xml:space="preserve"> PAGEREF _Toc66618559 \h </w:instrText>
        </w:r>
        <w:r>
          <w:rPr>
            <w:webHidden/>
          </w:rPr>
        </w:r>
        <w:r>
          <w:rPr>
            <w:webHidden/>
          </w:rPr>
          <w:fldChar w:fldCharType="separate"/>
        </w:r>
        <w:r>
          <w:rPr>
            <w:webHidden/>
          </w:rPr>
          <w:t>8</w:t>
        </w:r>
        <w:r>
          <w:rPr>
            <w:webHidden/>
          </w:rPr>
          <w:fldChar w:fldCharType="end"/>
        </w:r>
      </w:hyperlink>
    </w:p>
    <w:p w14:paraId="64427752" w14:textId="221DB043" w:rsidR="002649E3" w:rsidRDefault="002649E3">
      <w:pPr>
        <w:pStyle w:val="TOC2"/>
        <w:rPr>
          <w:rFonts w:asciiTheme="minorHAnsi" w:eastAsiaTheme="minorEastAsia" w:hAnsiTheme="minorHAnsi"/>
          <w:b w:val="0"/>
          <w:lang w:val="en-SI" w:eastAsia="en-GB"/>
        </w:rPr>
      </w:pPr>
      <w:hyperlink w:anchor="_Toc66618560" w:history="1">
        <w:r w:rsidRPr="00C46403">
          <w:rPr>
            <w:rStyle w:val="Hyperlink"/>
          </w:rPr>
          <w:t>2.6</w:t>
        </w:r>
        <w:r>
          <w:rPr>
            <w:rFonts w:asciiTheme="minorHAnsi" w:eastAsiaTheme="minorEastAsia" w:hAnsiTheme="minorHAnsi"/>
            <w:b w:val="0"/>
            <w:lang w:val="en-SI" w:eastAsia="en-GB"/>
          </w:rPr>
          <w:tab/>
        </w:r>
        <w:r w:rsidRPr="00C46403">
          <w:rPr>
            <w:rStyle w:val="Hyperlink"/>
          </w:rPr>
          <w:t>Zamenjava merilcev vode</w:t>
        </w:r>
        <w:r>
          <w:rPr>
            <w:webHidden/>
          </w:rPr>
          <w:tab/>
        </w:r>
        <w:r>
          <w:rPr>
            <w:webHidden/>
          </w:rPr>
          <w:fldChar w:fldCharType="begin"/>
        </w:r>
        <w:r>
          <w:rPr>
            <w:webHidden/>
          </w:rPr>
          <w:instrText xml:space="preserve"> PAGEREF _Toc66618560 \h </w:instrText>
        </w:r>
        <w:r>
          <w:rPr>
            <w:webHidden/>
          </w:rPr>
        </w:r>
        <w:r>
          <w:rPr>
            <w:webHidden/>
          </w:rPr>
          <w:fldChar w:fldCharType="separate"/>
        </w:r>
        <w:r>
          <w:rPr>
            <w:webHidden/>
          </w:rPr>
          <w:t>8</w:t>
        </w:r>
        <w:r>
          <w:rPr>
            <w:webHidden/>
          </w:rPr>
          <w:fldChar w:fldCharType="end"/>
        </w:r>
      </w:hyperlink>
    </w:p>
    <w:p w14:paraId="64E861C6" w14:textId="66DA51CF" w:rsidR="002649E3" w:rsidRDefault="002649E3">
      <w:pPr>
        <w:pStyle w:val="TOC1"/>
        <w:rPr>
          <w:rFonts w:asciiTheme="minorHAnsi" w:eastAsiaTheme="minorEastAsia" w:hAnsiTheme="minorHAnsi"/>
          <w:b w:val="0"/>
          <w:lang w:val="en-SI" w:eastAsia="en-GB"/>
        </w:rPr>
      </w:pPr>
      <w:hyperlink w:anchor="_Toc66618561" w:history="1">
        <w:r w:rsidRPr="00C46403">
          <w:rPr>
            <w:rStyle w:val="Hyperlink"/>
          </w:rPr>
          <w:t>SKLEP</w:t>
        </w:r>
        <w:r>
          <w:rPr>
            <w:webHidden/>
          </w:rPr>
          <w:tab/>
        </w:r>
        <w:r>
          <w:rPr>
            <w:webHidden/>
          </w:rPr>
          <w:fldChar w:fldCharType="begin"/>
        </w:r>
        <w:r>
          <w:rPr>
            <w:webHidden/>
          </w:rPr>
          <w:instrText xml:space="preserve"> PAGEREF _Toc66618561 \h </w:instrText>
        </w:r>
        <w:r>
          <w:rPr>
            <w:webHidden/>
          </w:rPr>
        </w:r>
        <w:r>
          <w:rPr>
            <w:webHidden/>
          </w:rPr>
          <w:fldChar w:fldCharType="separate"/>
        </w:r>
        <w:r>
          <w:rPr>
            <w:webHidden/>
          </w:rPr>
          <w:t>10</w:t>
        </w:r>
        <w:r>
          <w:rPr>
            <w:webHidden/>
          </w:rPr>
          <w:fldChar w:fldCharType="end"/>
        </w:r>
      </w:hyperlink>
    </w:p>
    <w:p w14:paraId="41FBD2BB" w14:textId="1FC3C299" w:rsidR="002649E3" w:rsidRDefault="002649E3">
      <w:pPr>
        <w:pStyle w:val="TOC1"/>
        <w:rPr>
          <w:rFonts w:asciiTheme="minorHAnsi" w:eastAsiaTheme="minorEastAsia" w:hAnsiTheme="minorHAnsi"/>
          <w:b w:val="0"/>
          <w:lang w:val="en-SI" w:eastAsia="en-GB"/>
        </w:rPr>
      </w:pPr>
      <w:hyperlink w:anchor="_Toc66618562" w:history="1">
        <w:r w:rsidRPr="00C46403">
          <w:rPr>
            <w:rStyle w:val="Hyperlink"/>
          </w:rPr>
          <w:t>LITERATURA IN VIRI</w:t>
        </w:r>
        <w:r>
          <w:rPr>
            <w:webHidden/>
          </w:rPr>
          <w:tab/>
        </w:r>
        <w:r>
          <w:rPr>
            <w:webHidden/>
          </w:rPr>
          <w:fldChar w:fldCharType="begin"/>
        </w:r>
        <w:r>
          <w:rPr>
            <w:webHidden/>
          </w:rPr>
          <w:instrText xml:space="preserve"> PAGEREF _Toc66618562 \h </w:instrText>
        </w:r>
        <w:r>
          <w:rPr>
            <w:webHidden/>
          </w:rPr>
        </w:r>
        <w:r>
          <w:rPr>
            <w:webHidden/>
          </w:rPr>
          <w:fldChar w:fldCharType="separate"/>
        </w:r>
        <w:r>
          <w:rPr>
            <w:webHidden/>
          </w:rPr>
          <w:t>11</w:t>
        </w:r>
        <w:r>
          <w:rPr>
            <w:webHidden/>
          </w:rPr>
          <w:fldChar w:fldCharType="end"/>
        </w:r>
      </w:hyperlink>
    </w:p>
    <w:p w14:paraId="74D015B0" w14:textId="2ACECDC3" w:rsidR="002649E3" w:rsidRDefault="002649E3">
      <w:pPr>
        <w:pStyle w:val="TOC1"/>
        <w:rPr>
          <w:rFonts w:asciiTheme="minorHAnsi" w:eastAsiaTheme="minorEastAsia" w:hAnsiTheme="minorHAnsi"/>
          <w:b w:val="0"/>
          <w:lang w:val="en-SI" w:eastAsia="en-GB"/>
        </w:rPr>
      </w:pPr>
      <w:hyperlink w:anchor="_Toc66618563" w:history="1">
        <w:r w:rsidRPr="00C46403">
          <w:rPr>
            <w:rStyle w:val="Hyperlink"/>
          </w:rPr>
          <w:t>PRILOGE</w:t>
        </w:r>
        <w:r>
          <w:rPr>
            <w:webHidden/>
          </w:rPr>
          <w:tab/>
        </w:r>
        <w:r>
          <w:rPr>
            <w:webHidden/>
          </w:rPr>
          <w:fldChar w:fldCharType="begin"/>
        </w:r>
        <w:r>
          <w:rPr>
            <w:webHidden/>
          </w:rPr>
          <w:instrText xml:space="preserve"> PAGEREF _Toc66618563 \h </w:instrText>
        </w:r>
        <w:r>
          <w:rPr>
            <w:webHidden/>
          </w:rPr>
        </w:r>
        <w:r>
          <w:rPr>
            <w:webHidden/>
          </w:rPr>
          <w:fldChar w:fldCharType="separate"/>
        </w:r>
        <w:r>
          <w:rPr>
            <w:webHidden/>
          </w:rPr>
          <w:t>12</w:t>
        </w:r>
        <w:r>
          <w:rPr>
            <w:webHidden/>
          </w:rPr>
          <w:fldChar w:fldCharType="end"/>
        </w:r>
      </w:hyperlink>
    </w:p>
    <w:p w14:paraId="263D3A31" w14:textId="6DDD0542"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47839B74" w14:textId="1FE5DBA9"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618564" w:history="1">
        <w:r w:rsidR="002649E3" w:rsidRPr="00DF24D1">
          <w:rPr>
            <w:rStyle w:val="Hyperlink"/>
            <w:noProof/>
          </w:rPr>
          <w:t>Tabela 1: Tehnični podatki optičnih senzorjev na satelitu Sentinel-2</w:t>
        </w:r>
        <w:r w:rsidR="002649E3">
          <w:rPr>
            <w:noProof/>
            <w:webHidden/>
          </w:rPr>
          <w:tab/>
        </w:r>
        <w:r w:rsidR="002649E3">
          <w:rPr>
            <w:noProof/>
            <w:webHidden/>
          </w:rPr>
          <w:fldChar w:fldCharType="begin"/>
        </w:r>
        <w:r w:rsidR="002649E3">
          <w:rPr>
            <w:noProof/>
            <w:webHidden/>
          </w:rPr>
          <w:instrText xml:space="preserve"> PAGEREF _Toc66618564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1A14A0D0" w14:textId="1EEF9792"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4F0EBF38" w14:textId="04BD3A58"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Slika" </w:instrText>
      </w:r>
      <w:r>
        <w:rPr>
          <w:noProof/>
        </w:rPr>
        <w:fldChar w:fldCharType="separate"/>
      </w:r>
      <w:hyperlink w:anchor="_Toc66618565" w:history="1">
        <w:r w:rsidR="002649E3" w:rsidRPr="00C15BEC">
          <w:rPr>
            <w:rStyle w:val="Hyperlink"/>
            <w:noProof/>
          </w:rPr>
          <w:t>Slika 1: Prikaz opazovanega zemeljskega površka z strani satelita Sentinel-2</w:t>
        </w:r>
        <w:r w:rsidR="002649E3">
          <w:rPr>
            <w:noProof/>
            <w:webHidden/>
          </w:rPr>
          <w:tab/>
        </w:r>
        <w:r w:rsidR="002649E3">
          <w:rPr>
            <w:noProof/>
            <w:webHidden/>
          </w:rPr>
          <w:fldChar w:fldCharType="begin"/>
        </w:r>
        <w:r w:rsidR="002649E3">
          <w:rPr>
            <w:noProof/>
            <w:webHidden/>
          </w:rPr>
          <w:instrText xml:space="preserve"> PAGEREF _Toc66618565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03CAA11D" w14:textId="29A9FFB3" w:rsidR="002649E3" w:rsidRDefault="002649E3">
      <w:pPr>
        <w:pStyle w:val="TableofFigures"/>
        <w:tabs>
          <w:tab w:val="right" w:leader="dot" w:pos="8776"/>
        </w:tabs>
        <w:rPr>
          <w:rFonts w:asciiTheme="minorHAnsi" w:eastAsiaTheme="minorEastAsia" w:hAnsiTheme="minorHAnsi"/>
          <w:noProof/>
          <w:lang w:val="en-SI" w:eastAsia="en-GB"/>
        </w:rPr>
      </w:pPr>
      <w:hyperlink w:anchor="_Toc66618566" w:history="1">
        <w:r w:rsidRPr="00C15BEC">
          <w:rPr>
            <w:rStyle w:val="Hyperlink"/>
            <w:noProof/>
          </w:rPr>
          <w:t>Slika 2: Prikaz Sentinel-2 slik v nivoju 1B (levo) in 1C (desno)</w:t>
        </w:r>
        <w:r>
          <w:rPr>
            <w:noProof/>
            <w:webHidden/>
          </w:rPr>
          <w:tab/>
        </w:r>
        <w:r>
          <w:rPr>
            <w:noProof/>
            <w:webHidden/>
          </w:rPr>
          <w:fldChar w:fldCharType="begin"/>
        </w:r>
        <w:r>
          <w:rPr>
            <w:noProof/>
            <w:webHidden/>
          </w:rPr>
          <w:instrText xml:space="preserve"> PAGEREF _Toc66618566 \h </w:instrText>
        </w:r>
        <w:r>
          <w:rPr>
            <w:noProof/>
            <w:webHidden/>
          </w:rPr>
        </w:r>
        <w:r>
          <w:rPr>
            <w:noProof/>
            <w:webHidden/>
          </w:rPr>
          <w:fldChar w:fldCharType="separate"/>
        </w:r>
        <w:r>
          <w:rPr>
            <w:noProof/>
            <w:webHidden/>
          </w:rPr>
          <w:t>5</w:t>
        </w:r>
        <w:r>
          <w:rPr>
            <w:noProof/>
            <w:webHidden/>
          </w:rPr>
          <w:fldChar w:fldCharType="end"/>
        </w:r>
      </w:hyperlink>
    </w:p>
    <w:p w14:paraId="0F9379E1" w14:textId="208E8A2E" w:rsidR="002649E3" w:rsidRDefault="002649E3">
      <w:pPr>
        <w:pStyle w:val="TableofFigures"/>
        <w:tabs>
          <w:tab w:val="right" w:leader="dot" w:pos="8776"/>
        </w:tabs>
        <w:rPr>
          <w:rFonts w:asciiTheme="minorHAnsi" w:eastAsiaTheme="minorEastAsia" w:hAnsiTheme="minorHAnsi"/>
          <w:noProof/>
          <w:lang w:val="en-SI" w:eastAsia="en-GB"/>
        </w:rPr>
      </w:pPr>
      <w:hyperlink w:anchor="_Toc66618567" w:history="1">
        <w:r w:rsidRPr="00C15BEC">
          <w:rPr>
            <w:rStyle w:val="Hyperlink"/>
            <w:noProof/>
          </w:rPr>
          <w:t>Slika 3: Jezero Bilancino z okolico na dan 15.11.2016</w:t>
        </w:r>
        <w:r>
          <w:rPr>
            <w:noProof/>
            <w:webHidden/>
          </w:rPr>
          <w:tab/>
        </w:r>
        <w:r>
          <w:rPr>
            <w:noProof/>
            <w:webHidden/>
          </w:rPr>
          <w:fldChar w:fldCharType="begin"/>
        </w:r>
        <w:r>
          <w:rPr>
            <w:noProof/>
            <w:webHidden/>
          </w:rPr>
          <w:instrText xml:space="preserve"> PAGEREF _Toc66618567 \h </w:instrText>
        </w:r>
        <w:r>
          <w:rPr>
            <w:noProof/>
            <w:webHidden/>
          </w:rPr>
        </w:r>
        <w:r>
          <w:rPr>
            <w:noProof/>
            <w:webHidden/>
          </w:rPr>
          <w:fldChar w:fldCharType="separate"/>
        </w:r>
        <w:r>
          <w:rPr>
            <w:noProof/>
            <w:webHidden/>
          </w:rPr>
          <w:t>6</w:t>
        </w:r>
        <w:r>
          <w:rPr>
            <w:noProof/>
            <w:webHidden/>
          </w:rPr>
          <w:fldChar w:fldCharType="end"/>
        </w:r>
      </w:hyperlink>
    </w:p>
    <w:p w14:paraId="16D9DC1E" w14:textId="27B763E3"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255FE511" w14:textId="5F2584F2"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Priloga" </w:instrText>
      </w:r>
      <w:r>
        <w:rPr>
          <w:noProof/>
        </w:rPr>
        <w:fldChar w:fldCharType="separate"/>
      </w:r>
      <w:hyperlink w:anchor="_Toc66531636" w:history="1">
        <w:r w:rsidR="00497424" w:rsidRPr="001B72D2">
          <w:rPr>
            <w:rStyle w:val="Hyperlink"/>
            <w:noProof/>
          </w:rPr>
          <w:t>Priloga 1: Ne aeterno civibus assentior sit, ne ius homero soleat pertinacia.</w:t>
        </w:r>
        <w:r w:rsidR="00497424">
          <w:rPr>
            <w:noProof/>
            <w:webHidden/>
          </w:rPr>
          <w:tab/>
        </w:r>
        <w:r w:rsidR="00497424">
          <w:rPr>
            <w:noProof/>
            <w:webHidden/>
          </w:rPr>
          <w:fldChar w:fldCharType="begin"/>
        </w:r>
        <w:r w:rsidR="00497424">
          <w:rPr>
            <w:noProof/>
            <w:webHidden/>
          </w:rPr>
          <w:instrText xml:space="preserve"> PAGEREF _Toc66531636 \h </w:instrText>
        </w:r>
        <w:r w:rsidR="00497424">
          <w:rPr>
            <w:noProof/>
            <w:webHidden/>
          </w:rPr>
        </w:r>
        <w:r w:rsidR="00497424">
          <w:rPr>
            <w:noProof/>
            <w:webHidden/>
          </w:rPr>
          <w:fldChar w:fldCharType="separate"/>
        </w:r>
        <w:r w:rsidR="00497424">
          <w:rPr>
            <w:noProof/>
            <w:webHidden/>
          </w:rPr>
          <w:t>1</w:t>
        </w:r>
        <w:r w:rsidR="00497424">
          <w:rPr>
            <w:noProof/>
            <w:webHidden/>
          </w:rPr>
          <w:fldChar w:fldCharType="end"/>
        </w:r>
      </w:hyperlink>
    </w:p>
    <w:p w14:paraId="6AE37F09" w14:textId="68AEA65A" w:rsidR="00497424" w:rsidRDefault="002631A0">
      <w:pPr>
        <w:pStyle w:val="TableofFigures"/>
        <w:tabs>
          <w:tab w:val="right" w:leader="dot" w:pos="8776"/>
        </w:tabs>
        <w:rPr>
          <w:rFonts w:asciiTheme="minorHAnsi" w:eastAsiaTheme="minorEastAsia" w:hAnsiTheme="minorHAnsi"/>
          <w:noProof/>
          <w:lang w:val="en-SI" w:eastAsia="en-GB"/>
        </w:rPr>
      </w:pPr>
      <w:hyperlink w:anchor="_Toc66531637" w:history="1">
        <w:r w:rsidR="00497424" w:rsidRPr="001B72D2">
          <w:rPr>
            <w:rStyle w:val="Hyperlink"/>
            <w:noProof/>
          </w:rPr>
          <w:t>Priloga 2: Ad vidit illud quaerendum eam. Aliquid pertinacia at usu.</w:t>
        </w:r>
        <w:r w:rsidR="00497424">
          <w:rPr>
            <w:noProof/>
            <w:webHidden/>
          </w:rPr>
          <w:tab/>
        </w:r>
        <w:r w:rsidR="00497424">
          <w:rPr>
            <w:noProof/>
            <w:webHidden/>
          </w:rPr>
          <w:fldChar w:fldCharType="begin"/>
        </w:r>
        <w:r w:rsidR="00497424">
          <w:rPr>
            <w:noProof/>
            <w:webHidden/>
          </w:rPr>
          <w:instrText xml:space="preserve"> PAGEREF _Toc66531637 \h </w:instrText>
        </w:r>
        <w:r w:rsidR="00497424">
          <w:rPr>
            <w:noProof/>
            <w:webHidden/>
          </w:rPr>
        </w:r>
        <w:r w:rsidR="00497424">
          <w:rPr>
            <w:noProof/>
            <w:webHidden/>
          </w:rPr>
          <w:fldChar w:fldCharType="separate"/>
        </w:r>
        <w:r w:rsidR="00497424">
          <w:rPr>
            <w:noProof/>
            <w:webHidden/>
          </w:rPr>
          <w:t>2</w:t>
        </w:r>
        <w:r w:rsidR="00497424">
          <w:rPr>
            <w:noProof/>
            <w:webHidden/>
          </w:rPr>
          <w:fldChar w:fldCharType="end"/>
        </w:r>
      </w:hyperlink>
    </w:p>
    <w:p w14:paraId="436DB6A1" w14:textId="348D6F83"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29E1FA24"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5D45FC16" w14:textId="570B0CBF" w:rsidR="007628E2" w:rsidRDefault="007628E2" w:rsidP="002E1847">
      <w:pPr>
        <w:spacing w:after="0"/>
        <w:jc w:val="left"/>
      </w:pPr>
      <w:r w:rsidRPr="007628E2">
        <w:rPr>
          <w:b/>
          <w:bCs/>
        </w:rPr>
        <w:t>EO</w:t>
      </w:r>
      <w:r>
        <w:t xml:space="preserve"> – (angl. Earth Observation); opazovanje zemlje</w:t>
      </w:r>
    </w:p>
    <w:p w14:paraId="34BDFD3D" w14:textId="620B3B55" w:rsidR="0076682E" w:rsidRDefault="0076682E" w:rsidP="002E1847">
      <w:pPr>
        <w:spacing w:after="0"/>
        <w:jc w:val="left"/>
      </w:pPr>
      <w:r w:rsidRPr="0076682E">
        <w:rPr>
          <w:b/>
          <w:bCs/>
        </w:rPr>
        <w:t>API</w:t>
      </w:r>
      <w:r>
        <w:t xml:space="preserve"> – (angl. Application Programming Interface); vmesnik uporabniškega programa</w:t>
      </w:r>
    </w:p>
    <w:p w14:paraId="63F02470" w14:textId="762DF4BE" w:rsidR="00455F61" w:rsidRDefault="00455F61" w:rsidP="002E1847">
      <w:pPr>
        <w:spacing w:after="0"/>
        <w:jc w:val="left"/>
      </w:pPr>
      <w:r w:rsidRPr="00455F61">
        <w:rPr>
          <w:b/>
          <w:bCs/>
        </w:rPr>
        <w:t>SDK</w:t>
      </w:r>
      <w:r>
        <w:t xml:space="preserve"> – (angl. Software Development Kit); </w:t>
      </w:r>
      <w:r w:rsidR="004C1EC9">
        <w:t>paket</w:t>
      </w:r>
      <w:r>
        <w:t xml:space="preserve"> za </w:t>
      </w:r>
      <w:r w:rsidR="00234947">
        <w:t>razvoj</w:t>
      </w:r>
      <w:r>
        <w:t xml:space="preserve"> programske opreme</w:t>
      </w:r>
    </w:p>
    <w:p w14:paraId="2B37B506" w14:textId="71B0A12F" w:rsidR="0076682E" w:rsidRDefault="00AB5114" w:rsidP="00AB5114">
      <w:r w:rsidRPr="00AB5114">
        <w:rPr>
          <w:b/>
          <w:bCs/>
        </w:rPr>
        <w:t>REST</w:t>
      </w:r>
      <w:r>
        <w:t xml:space="preserve"> – (angl. </w:t>
      </w:r>
      <w:r w:rsidRPr="00AB5114">
        <w:t xml:space="preserve">Representational </w:t>
      </w:r>
      <w:r>
        <w:t>S</w:t>
      </w:r>
      <w:r w:rsidRPr="00AB5114">
        <w:t xml:space="preserve">tate </w:t>
      </w:r>
      <w:r>
        <w:t>T</w:t>
      </w:r>
      <w:r w:rsidRPr="00AB5114">
        <w:t>ransfer</w:t>
      </w:r>
      <w:r>
        <w:t xml:space="preserve">); </w:t>
      </w:r>
      <w:r w:rsidR="001E04A7">
        <w:t>način interoperabilnosti med računalniškimi sistemi</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9"/>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618547"/>
      <w:r>
        <w:rPr>
          <w:noProof/>
        </w:rPr>
        <w:lastRenderedPageBreak/>
        <w:t>UVOD</w:t>
      </w:r>
      <w:bookmarkEnd w:id="0"/>
    </w:p>
    <w:p w14:paraId="64E88A84" w14:textId="2603C55F"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604B61B2" w14:textId="77777777" w:rsidR="004C5AAF" w:rsidRDefault="004C5AAF">
      <w:pPr>
        <w:rPr>
          <w:rFonts w:eastAsiaTheme="majorEastAsia" w:cstheme="majorBidi"/>
          <w:b/>
          <w:caps/>
          <w:noProof/>
          <w:sz w:val="28"/>
          <w:szCs w:val="32"/>
        </w:rPr>
      </w:pPr>
      <w:bookmarkStart w:id="1" w:name="_Toc478583696"/>
      <w:r>
        <w:rPr>
          <w:noProof/>
        </w:rPr>
        <w:br w:type="page"/>
      </w:r>
    </w:p>
    <w:p w14:paraId="738EBFE4" w14:textId="0554AEB3" w:rsidR="002425A4" w:rsidRDefault="00C20C64" w:rsidP="002425A4">
      <w:pPr>
        <w:pStyle w:val="Heading1"/>
      </w:pPr>
      <w:bookmarkStart w:id="2" w:name="_Toc66618550"/>
      <w:bookmarkEnd w:id="1"/>
      <w:r>
        <w:lastRenderedPageBreak/>
        <w:t>SATELITSKI POSNETKI</w:t>
      </w:r>
      <w:bookmarkEnd w:id="2"/>
    </w:p>
    <w:p w14:paraId="75FECF37" w14:textId="19AD9338"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FC0EA6">
        <w:t>njihovo</w:t>
      </w:r>
      <w:r w:rsidR="00794291">
        <w:t xml:space="preserve"> </w:t>
      </w:r>
      <w:r w:rsidR="00FC0EA6">
        <w:t>popolno</w:t>
      </w:r>
      <w:r w:rsidR="00A123C4">
        <w:t xml:space="preserve"> </w:t>
      </w:r>
      <w:r w:rsidR="00FC0EA6">
        <w:t>nadomestitev</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2DA229A5" w14:textId="2FDEA2D1" w:rsidR="00ED780D" w:rsidRPr="00D20330" w:rsidRDefault="00E20510">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w:t>
      </w:r>
      <w:r w:rsidR="007434A1">
        <w:t xml:space="preserve"> informacijami</w:t>
      </w:r>
      <w:r w:rsidR="00044A8E">
        <w:t xml:space="preserve">, ki jih bomo pridobili </w:t>
      </w:r>
      <w:r w:rsidR="007434A1">
        <w:t xml:space="preserve">iz </w:t>
      </w:r>
      <w:r w:rsidR="002105E1">
        <w:t>satelitskih posnetkov.</w:t>
      </w:r>
      <w:r w:rsidR="00AC1687">
        <w:t xml:space="preserve"> Prav tako bomo preverili </w:t>
      </w:r>
      <w:r w:rsidR="00B54B5E">
        <w:t>možnost</w:t>
      </w:r>
      <w:r w:rsidR="00AC1687">
        <w:t xml:space="preserve"> popolne zamenjave strojnih merilcev </w:t>
      </w:r>
      <w:r w:rsidR="00A0102C">
        <w:t>z prototipom programske opreme</w:t>
      </w:r>
      <w:r w:rsidR="00AC1687">
        <w:t>.</w:t>
      </w:r>
      <w:r w:rsidR="00ED780D">
        <w:br w:type="page"/>
      </w:r>
    </w:p>
    <w:p w14:paraId="45018BAE" w14:textId="50435785" w:rsidR="00D56476" w:rsidRDefault="00F610C7" w:rsidP="00361172">
      <w:pPr>
        <w:pStyle w:val="Heading2"/>
        <w:spacing w:before="0"/>
      </w:pPr>
      <w:bookmarkStart w:id="3" w:name="_Toc66618551"/>
      <w:r>
        <w:lastRenderedPageBreak/>
        <w:t xml:space="preserve">Satelita </w:t>
      </w:r>
      <w:r w:rsidR="00F65092">
        <w:t>Sentinel-2</w:t>
      </w:r>
      <w:bookmarkEnd w:id="3"/>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5BFF0752" w:rsidR="00ED709F" w:rsidRDefault="00ED709F" w:rsidP="00ED709F">
      <w:pPr>
        <w:pStyle w:val="Caption"/>
        <w:keepNext/>
      </w:pPr>
      <w:bookmarkStart w:id="4" w:name="_Toc66618565"/>
      <w:r>
        <w:t xml:space="preserve">Slika </w:t>
      </w:r>
      <w:r>
        <w:fldChar w:fldCharType="begin"/>
      </w:r>
      <w:r>
        <w:instrText xml:space="preserve"> SEQ Slika \* ARABIC </w:instrText>
      </w:r>
      <w:r>
        <w:fldChar w:fldCharType="separate"/>
      </w:r>
      <w:r w:rsidR="00307E27">
        <w:rPr>
          <w:noProof/>
        </w:rPr>
        <w:t>1</w:t>
      </w:r>
      <w:r>
        <w:fldChar w:fldCharType="end"/>
      </w:r>
      <w:r>
        <w:t>: Prikaz</w:t>
      </w:r>
      <w:r w:rsidR="00A85474">
        <w:t xml:space="preserve"> opazovanega</w:t>
      </w:r>
      <w:r>
        <w:t xml:space="preserve"> zemeljskega površka</w:t>
      </w:r>
      <w:r w:rsidR="00A85474">
        <w:t xml:space="preserve"> z strani</w:t>
      </w:r>
      <w:r>
        <w:t xml:space="preserve"> satelit</w:t>
      </w:r>
      <w:r w:rsidR="000D3AFC">
        <w:t>a</w:t>
      </w:r>
      <w:r>
        <w:t xml:space="preserve"> Sentinel-2</w:t>
      </w:r>
      <w:bookmarkEnd w:id="4"/>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p>
    <w:p w14:paraId="23B0E1E7" w14:textId="42D67D7F" w:rsidR="007B201B" w:rsidRDefault="007B201B" w:rsidP="007B201B">
      <w:pPr>
        <w:pStyle w:val="Caption"/>
        <w:keepNext/>
      </w:pPr>
      <w:bookmarkStart w:id="5" w:name="_Toc66618564"/>
      <w:r>
        <w:t xml:space="preserve">Tabela </w:t>
      </w:r>
      <w:r w:rsidR="00EA1A5E">
        <w:fldChar w:fldCharType="begin"/>
      </w:r>
      <w:r w:rsidR="00EA1A5E">
        <w:instrText xml:space="preserve"> SEQ Tabela \* ARABIC </w:instrText>
      </w:r>
      <w:r w:rsidR="00EA1A5E">
        <w:fldChar w:fldCharType="separate"/>
      </w:r>
      <w:r w:rsidR="00497424">
        <w:rPr>
          <w:noProof/>
        </w:rPr>
        <w:t>1</w:t>
      </w:r>
      <w:r w:rsidR="00EA1A5E">
        <w:fldChar w:fldCharType="end"/>
      </w:r>
      <w:r>
        <w:t>: Tehnični podatki optičnih senzorjev na satelitu Sentinel-2</w:t>
      </w:r>
      <w:bookmarkEnd w:id="5"/>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1 - 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6B9D2554" w14:textId="2643879D" w:rsidR="00094CEA" w:rsidRDefault="00496DAA" w:rsidP="00094CEA">
      <w:pPr>
        <w:pStyle w:val="Vir"/>
        <w:spacing w:before="240"/>
      </w:pPr>
      <w:r>
        <w:t>Vir:  European space agency (2015)</w:t>
      </w:r>
      <w:r w:rsidR="005F5456">
        <w:t>.</w:t>
      </w:r>
    </w:p>
    <w:p w14:paraId="4E441E19" w14:textId="7B836B7C" w:rsidR="00E46221" w:rsidRPr="00094CEA" w:rsidRDefault="00094CEA" w:rsidP="00094CEA">
      <w:pPr>
        <w:rPr>
          <w:i/>
          <w:sz w:val="22"/>
        </w:rPr>
      </w:pPr>
      <w:r>
        <w:br w:type="page"/>
      </w:r>
    </w:p>
    <w:p w14:paraId="0BAD157C" w14:textId="56E007EE" w:rsidR="00FA28EC" w:rsidRDefault="00F65092" w:rsidP="00FA28EC">
      <w:pPr>
        <w:pStyle w:val="Heading2"/>
        <w:spacing w:before="0"/>
      </w:pPr>
      <w:bookmarkStart w:id="6" w:name="_Toc66618552"/>
      <w:r>
        <w:lastRenderedPageBreak/>
        <w:t>Pridobivanje satelitskih posnetkov</w:t>
      </w:r>
      <w:bookmarkEnd w:id="6"/>
    </w:p>
    <w:p w14:paraId="49185D45" w14:textId="048629F4" w:rsidR="00440233" w:rsidRDefault="0075166D" w:rsidP="00543205">
      <w:r>
        <w:t>Satelita Sentinel</w:t>
      </w:r>
      <w:r w:rsidR="003F73C3">
        <w:t>-2</w:t>
      </w:r>
      <w:r>
        <w:t xml:space="preserve"> z svojimi 13 senzorji dnevno </w:t>
      </w:r>
      <w:r w:rsidR="00A006A8">
        <w:t>ustvarita</w:t>
      </w:r>
      <w:r w:rsidR="00394D69">
        <w:t xml:space="preserve"> približno</w:t>
      </w:r>
      <w:r>
        <w:t xml:space="preserve"> 2.4 terabajta surovih kompresiranih podatkov.</w:t>
      </w:r>
      <w:r w:rsidR="00522C25">
        <w:t xml:space="preserve"> </w:t>
      </w:r>
      <w:r w:rsidR="007A1B40">
        <w:t xml:space="preserve">Podatki so poslani </w:t>
      </w:r>
      <w:r w:rsidR="00DB2B93">
        <w:t xml:space="preserve">iz satelitov v Evropski inštitut za raziskave vesolja (angl. </w:t>
      </w:r>
      <w:r w:rsidR="00DB2B93" w:rsidRPr="00DB2B93">
        <w:rPr>
          <w:rFonts w:ascii="Calibri" w:hAnsi="Calibri" w:cs="Calibri"/>
        </w:rPr>
        <w:t>﻿</w:t>
      </w:r>
      <w:r w:rsidR="00DB2B93" w:rsidRPr="00DB2B93">
        <w:t>European Space Research Institute</w:t>
      </w:r>
      <w:r w:rsidR="00DB2B93">
        <w:t xml:space="preserve"> – ESRIN)</w:t>
      </w:r>
      <w:r w:rsidR="00543205">
        <w:t>, ki se nahaja v mestu Frasciti</w:t>
      </w:r>
      <w:r w:rsidR="00EB0639">
        <w:t xml:space="preserve"> v </w:t>
      </w:r>
      <w:r w:rsidR="00543205">
        <w:t xml:space="preserve">Italiji. Znotraj centra deluje zemeljski segment za procesiranje podatkov (angl. Payload Data Ground Segment – PDGS) kateri je zadolžen za pretvarjanje surovih podatkov </w:t>
      </w:r>
      <w:r w:rsidR="001C2130">
        <w:t xml:space="preserve">skozi več nivojev procesiranja </w:t>
      </w:r>
      <w:r w:rsidR="00543205">
        <w:t>v končno obliko, ki je naposled tudi na voljo vsem uporabnikom.</w:t>
      </w:r>
      <w:r w:rsidR="00292553">
        <w:t xml:space="preserve"> </w:t>
      </w:r>
      <w:r w:rsidR="00292553">
        <w:fldChar w:fldCharType="begin" w:fldLock="1"/>
      </w:r>
      <w:r w:rsidR="009F0C85">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292553">
        <w:fldChar w:fldCharType="separate"/>
      </w:r>
      <w:r w:rsidR="00292553" w:rsidRPr="00292553">
        <w:rPr>
          <w:noProof/>
        </w:rPr>
        <w:t>(European Space Agency, 2015)</w:t>
      </w:r>
      <w:r w:rsidR="00292553">
        <w:fldChar w:fldCharType="end"/>
      </w:r>
    </w:p>
    <w:p w14:paraId="45D45E6B" w14:textId="1FA6572A" w:rsidR="00727AF1" w:rsidRDefault="004877F4" w:rsidP="00727AF1">
      <w:pPr>
        <w:pStyle w:val="Heading3"/>
      </w:pPr>
      <w:bookmarkStart w:id="7" w:name="_Toc66618553"/>
      <w:r>
        <w:t>Večnivojsko procesiranja satalitskih slik</w:t>
      </w:r>
      <w:bookmarkEnd w:id="7"/>
    </w:p>
    <w:p w14:paraId="1BE29EC9" w14:textId="4504D263" w:rsidR="00A46D60" w:rsidRDefault="009D2BE5" w:rsidP="00EE2624">
      <w:r>
        <w:t xml:space="preserve">PDGS pretvori prejete </w:t>
      </w:r>
      <w:r w:rsidR="00255E7F">
        <w:t xml:space="preserve">satelitske </w:t>
      </w:r>
      <w:r>
        <w:t xml:space="preserve">podatke </w:t>
      </w:r>
      <w:r w:rsidR="00255E7F">
        <w:t xml:space="preserve">v realnem času </w:t>
      </w:r>
      <w:r>
        <w:t xml:space="preserve">skozi </w:t>
      </w:r>
      <w:r w:rsidR="007049E4">
        <w:t>več kompleksnih</w:t>
      </w:r>
      <w:r>
        <w:t xml:space="preserve"> nivojev</w:t>
      </w:r>
      <w:r w:rsidR="00E30F03">
        <w:t xml:space="preserve">. </w:t>
      </w:r>
      <w:r w:rsidR="007B7488">
        <w:t xml:space="preserve">Vsak nivo je sestavljen iz številnih podnivojev. </w:t>
      </w:r>
      <w:r w:rsidR="00E30F03">
        <w:t>Izhodni podatki vsakega nivoja so uporabljeni za nadaljne procesiranje v višjem nivoju.</w:t>
      </w:r>
      <w:r w:rsidR="000E285C">
        <w:t xml:space="preserve"> </w:t>
      </w:r>
      <w:r w:rsidR="000A44B0">
        <w:fldChar w:fldCharType="begin" w:fldLock="1"/>
      </w:r>
      <w:r w:rsidR="009F0C85">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0A44B0">
        <w:fldChar w:fldCharType="separate"/>
      </w:r>
      <w:r w:rsidR="000A44B0" w:rsidRPr="00292553">
        <w:rPr>
          <w:noProof/>
        </w:rPr>
        <w:t>(European Space Agency, 2015)</w:t>
      </w:r>
      <w:r w:rsidR="000A44B0">
        <w:fldChar w:fldCharType="end"/>
      </w:r>
    </w:p>
    <w:p w14:paraId="14455F2D" w14:textId="75CE1F6C" w:rsidR="00775CDA" w:rsidRDefault="00FD642E" w:rsidP="00EE2624">
      <w:r>
        <w:t>Groba predstavitev nivojev</w:t>
      </w:r>
      <w:r w:rsidR="00693498">
        <w:t xml:space="preserve"> </w:t>
      </w:r>
      <w:r w:rsidR="00895F42">
        <w:t>procesiranja satelitskih slik so:</w:t>
      </w:r>
    </w:p>
    <w:p w14:paraId="18F72CD4" w14:textId="28DEC3C6" w:rsidR="00670055" w:rsidRDefault="00A950B4" w:rsidP="00A950B4">
      <w:pPr>
        <w:pStyle w:val="ListParagraph"/>
        <w:numPr>
          <w:ilvl w:val="6"/>
          <w:numId w:val="3"/>
        </w:numPr>
        <w:rPr>
          <w:rFonts w:eastAsiaTheme="majorEastAsia" w:cstheme="majorBidi"/>
        </w:rPr>
      </w:pPr>
      <w:r>
        <w:rPr>
          <w:rFonts w:eastAsiaTheme="majorEastAsia" w:cstheme="majorBidi"/>
        </w:rPr>
        <w:t>Nivo 0 surovim slikam doda meta</w:t>
      </w:r>
      <w:r w:rsidR="00176A76">
        <w:rPr>
          <w:rFonts w:eastAsiaTheme="majorEastAsia" w:cstheme="majorBidi"/>
        </w:rPr>
        <w:t>-</w:t>
      </w:r>
      <w:r>
        <w:rPr>
          <w:rFonts w:eastAsiaTheme="majorEastAsia" w:cstheme="majorBidi"/>
        </w:rPr>
        <w:t>podatke in jih pripravi za nadaljno procesiranje.</w:t>
      </w:r>
    </w:p>
    <w:p w14:paraId="1C33971C" w14:textId="3CE604F9" w:rsidR="00A950B4" w:rsidRDefault="00A950B4" w:rsidP="00A950B4">
      <w:pPr>
        <w:pStyle w:val="ListParagraph"/>
        <w:numPr>
          <w:ilvl w:val="6"/>
          <w:numId w:val="3"/>
        </w:numPr>
        <w:rPr>
          <w:rFonts w:eastAsiaTheme="majorEastAsia" w:cstheme="majorBidi"/>
        </w:rPr>
      </w:pPr>
      <w:r>
        <w:rPr>
          <w:rFonts w:eastAsiaTheme="majorEastAsia" w:cstheme="majorBidi"/>
        </w:rPr>
        <w:t xml:space="preserve">Nivo 1A prejme rezultate nivoja 0 ter dekompresira podatke, </w:t>
      </w:r>
      <w:r w:rsidR="00E67A63">
        <w:rPr>
          <w:rFonts w:eastAsiaTheme="majorEastAsia" w:cstheme="majorBidi"/>
        </w:rPr>
        <w:t>točkam</w:t>
      </w:r>
      <w:r>
        <w:rPr>
          <w:rFonts w:eastAsiaTheme="majorEastAsia" w:cstheme="majorBidi"/>
        </w:rPr>
        <w:t xml:space="preserve"> na sliki dodeli geolokacijske informacije.</w:t>
      </w:r>
    </w:p>
    <w:p w14:paraId="486A39FA" w14:textId="377F280C" w:rsidR="00EF3669" w:rsidRPr="00EF3669" w:rsidRDefault="004F5002" w:rsidP="00EF3669">
      <w:pPr>
        <w:pStyle w:val="ListParagraph"/>
        <w:numPr>
          <w:ilvl w:val="6"/>
          <w:numId w:val="3"/>
        </w:numPr>
        <w:rPr>
          <w:rFonts w:eastAsiaTheme="majorEastAsia" w:cstheme="majorBidi"/>
        </w:rPr>
      </w:pPr>
      <w:r>
        <w:rPr>
          <w:rFonts w:eastAsiaTheme="majorEastAsia" w:cstheme="majorBidi"/>
        </w:rPr>
        <w:t>Nivo 1B je prvi nivo</w:t>
      </w:r>
      <w:r w:rsidR="00EF3669">
        <w:rPr>
          <w:rFonts w:eastAsiaTheme="majorEastAsia" w:cstheme="majorBidi"/>
        </w:rPr>
        <w:t xml:space="preserve"> do katerega lahko dostopajo zunanji uporabniki</w:t>
      </w:r>
      <w:r w:rsidR="001C5A92">
        <w:rPr>
          <w:rFonts w:eastAsiaTheme="majorEastAsia" w:cstheme="majorBidi"/>
        </w:rPr>
        <w:t>.</w:t>
      </w:r>
      <w:r w:rsidR="00561456">
        <w:rPr>
          <w:rFonts w:eastAsiaTheme="majorEastAsia" w:cstheme="majorBidi"/>
        </w:rPr>
        <w:t xml:space="preserve"> </w:t>
      </w:r>
      <w:r w:rsidR="00626FBD">
        <w:rPr>
          <w:rFonts w:eastAsiaTheme="majorEastAsia" w:cstheme="majorBidi"/>
        </w:rPr>
        <w:t xml:space="preserve">Podatke se nadaljno preprocesira in </w:t>
      </w:r>
      <w:r w:rsidR="00561456">
        <w:rPr>
          <w:rFonts w:eastAsiaTheme="majorEastAsia" w:cstheme="majorBidi"/>
        </w:rPr>
        <w:t xml:space="preserve">z različnimi algoritmi odstrani </w:t>
      </w:r>
      <w:r w:rsidR="004E1E5B">
        <w:rPr>
          <w:rFonts w:eastAsiaTheme="majorEastAsia" w:cstheme="majorBidi"/>
        </w:rPr>
        <w:t>potencialn</w:t>
      </w:r>
      <w:r w:rsidR="00626FBD">
        <w:rPr>
          <w:rFonts w:eastAsiaTheme="majorEastAsia" w:cstheme="majorBidi"/>
        </w:rPr>
        <w:t>e</w:t>
      </w:r>
      <w:r w:rsidR="004E1E5B">
        <w:rPr>
          <w:rFonts w:eastAsiaTheme="majorEastAsia" w:cstheme="majorBidi"/>
        </w:rPr>
        <w:t xml:space="preserve"> </w:t>
      </w:r>
      <w:r w:rsidR="00561456">
        <w:rPr>
          <w:rFonts w:eastAsiaTheme="majorEastAsia" w:cstheme="majorBidi"/>
        </w:rPr>
        <w:t>šum</w:t>
      </w:r>
      <w:r w:rsidR="00626FBD">
        <w:rPr>
          <w:rFonts w:eastAsiaTheme="majorEastAsia" w:cstheme="majorBidi"/>
        </w:rPr>
        <w:t>e</w:t>
      </w:r>
      <w:r w:rsidR="00561456">
        <w:rPr>
          <w:rFonts w:eastAsiaTheme="majorEastAsia" w:cstheme="majorBidi"/>
        </w:rPr>
        <w:t>.</w:t>
      </w:r>
    </w:p>
    <w:p w14:paraId="31FDCFF4" w14:textId="66F6EC26" w:rsidR="000743F5" w:rsidRDefault="004F5002" w:rsidP="000743F5">
      <w:pPr>
        <w:pStyle w:val="ListParagraph"/>
        <w:numPr>
          <w:ilvl w:val="6"/>
          <w:numId w:val="3"/>
        </w:numPr>
        <w:rPr>
          <w:rFonts w:eastAsiaTheme="majorEastAsia" w:cstheme="majorBidi"/>
        </w:rPr>
      </w:pPr>
      <w:r>
        <w:rPr>
          <w:rFonts w:eastAsiaTheme="majorEastAsia" w:cstheme="majorBidi"/>
        </w:rPr>
        <w:t>Nivo 1C</w:t>
      </w:r>
      <w:r w:rsidR="00B163AB">
        <w:rPr>
          <w:rFonts w:eastAsiaTheme="majorEastAsia" w:cstheme="majorBidi"/>
        </w:rPr>
        <w:t xml:space="preserve"> </w:t>
      </w:r>
      <w:r w:rsidR="00130487">
        <w:rPr>
          <w:rFonts w:eastAsiaTheme="majorEastAsia" w:cstheme="majorBidi"/>
        </w:rPr>
        <w:t>nadaljuje procesiranje ter</w:t>
      </w:r>
      <w:r w:rsidR="00561456">
        <w:rPr>
          <w:rFonts w:eastAsiaTheme="majorEastAsia" w:cstheme="majorBidi"/>
        </w:rPr>
        <w:t xml:space="preserve"> transformira slike iz orbite po kateri je potoval satelit v markatorjevo projekcijo. Slikam se dodeli odstotek oblačnosti in druge atribute.</w:t>
      </w:r>
    </w:p>
    <w:p w14:paraId="0930A57B" w14:textId="29CE525C" w:rsidR="00B163AB" w:rsidRPr="00B163AB" w:rsidRDefault="00B163AB" w:rsidP="000743F5">
      <w:pPr>
        <w:pStyle w:val="ListParagraph"/>
        <w:numPr>
          <w:ilvl w:val="6"/>
          <w:numId w:val="3"/>
        </w:numPr>
        <w:rPr>
          <w:rFonts w:eastAsiaTheme="majorEastAsia" w:cstheme="majorBidi"/>
        </w:rPr>
      </w:pPr>
      <w:r>
        <w:rPr>
          <w:rFonts w:eastAsiaTheme="majorEastAsia" w:cstheme="majorBidi"/>
        </w:rPr>
        <w:t xml:space="preserve">Nivo 2A je zadnji nivo </w:t>
      </w:r>
      <w:r w:rsidR="007B7488">
        <w:rPr>
          <w:rFonts w:eastAsiaTheme="majorEastAsia" w:cstheme="majorBidi"/>
        </w:rPr>
        <w:t>z največjo dovršenostjo</w:t>
      </w:r>
      <w:r w:rsidR="007D4140">
        <w:rPr>
          <w:rFonts w:eastAsiaTheme="majorEastAsia" w:cstheme="majorBidi"/>
        </w:rPr>
        <w:t>, ki pa ga si ga mora zgenerirati uporabnik sam, za to lahko sicer uporabi programsko opremo</w:t>
      </w:r>
      <w:r w:rsidR="00ED2DAF">
        <w:rPr>
          <w:rFonts w:eastAsiaTheme="majorEastAsia" w:cstheme="majorBidi"/>
        </w:rPr>
        <w:t xml:space="preserve">, ki jo ponuja </w:t>
      </w:r>
      <w:r w:rsidR="007D4140">
        <w:rPr>
          <w:rFonts w:eastAsiaTheme="majorEastAsia" w:cstheme="majorBidi"/>
        </w:rPr>
        <w:t>ESA.</w:t>
      </w:r>
    </w:p>
    <w:p w14:paraId="697C279A" w14:textId="47258FD3" w:rsidR="000423DF" w:rsidRDefault="000423DF" w:rsidP="000423DF">
      <w:pPr>
        <w:pStyle w:val="Caption"/>
        <w:keepNext/>
      </w:pPr>
      <w:bookmarkStart w:id="8" w:name="_Toc66618566"/>
      <w:r>
        <w:t xml:space="preserve">Slika </w:t>
      </w:r>
      <w:r>
        <w:fldChar w:fldCharType="begin"/>
      </w:r>
      <w:r>
        <w:instrText xml:space="preserve"> SEQ Slika \* ARABIC </w:instrText>
      </w:r>
      <w:r>
        <w:fldChar w:fldCharType="separate"/>
      </w:r>
      <w:r w:rsidR="00307E27">
        <w:rPr>
          <w:noProof/>
        </w:rPr>
        <w:t>2</w:t>
      </w:r>
      <w:r>
        <w:fldChar w:fldCharType="end"/>
      </w:r>
      <w:r>
        <w:t>: Prikaz Sentinel-2 slik v nivoju 1B</w:t>
      </w:r>
      <w:r w:rsidR="004121E7">
        <w:t xml:space="preserve"> (levo)</w:t>
      </w:r>
      <w:r>
        <w:t xml:space="preserve"> in 1C</w:t>
      </w:r>
      <w:r w:rsidR="004121E7">
        <w:t xml:space="preserve"> (desno)</w:t>
      </w:r>
      <w:bookmarkEnd w:id="8"/>
    </w:p>
    <w:p w14:paraId="57E5D572" w14:textId="77777777" w:rsidR="00B24364" w:rsidRDefault="001D645C" w:rsidP="00B24364">
      <w:pPr>
        <w:keepNext/>
      </w:pPr>
      <w:r>
        <w:rPr>
          <w:noProof/>
        </w:rPr>
        <w:drawing>
          <wp:inline distT="0" distB="0" distL="0" distR="0" wp14:anchorId="7D285FD6" wp14:editId="271B3248">
            <wp:extent cx="5579110" cy="2163445"/>
            <wp:effectExtent l="0" t="0" r="0"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85756" cy="2166022"/>
                    </a:xfrm>
                    <a:prstGeom prst="rect">
                      <a:avLst/>
                    </a:prstGeom>
                  </pic:spPr>
                </pic:pic>
              </a:graphicData>
            </a:graphic>
          </wp:inline>
        </w:drawing>
      </w:r>
    </w:p>
    <w:p w14:paraId="273A5BCB" w14:textId="663B074E" w:rsidR="00B24364" w:rsidRDefault="00B24364" w:rsidP="00B24364">
      <w:pPr>
        <w:pStyle w:val="Caption"/>
      </w:pPr>
      <w:r>
        <w:t>Vir:  European Space Agency (2015)</w:t>
      </w:r>
    </w:p>
    <w:p w14:paraId="37FE4A29" w14:textId="63E38DE8" w:rsidR="00250815" w:rsidRDefault="00250815" w:rsidP="00250815">
      <w:pPr>
        <w:pStyle w:val="Heading3"/>
      </w:pPr>
      <w:bookmarkStart w:id="9" w:name="_Toc66618554"/>
      <w:r>
        <w:lastRenderedPageBreak/>
        <w:t>SentinelHub</w:t>
      </w:r>
      <w:bookmarkEnd w:id="9"/>
    </w:p>
    <w:p w14:paraId="0091511E" w14:textId="4D1DF9B6" w:rsidR="00292553" w:rsidRDefault="003C19C9" w:rsidP="00543205">
      <w:r>
        <w:t xml:space="preserve">Končni uporabniki Sentinel-2 navadno ne pridobivajo podatkov neposredno od agencije ESA temveč uporabljajo </w:t>
      </w:r>
      <w:r w:rsidR="00B654D0">
        <w:t xml:space="preserve">različne </w:t>
      </w:r>
      <w:r>
        <w:t>posrednike</w:t>
      </w:r>
      <w:r w:rsidR="00033CA7">
        <w:t>, eden izmed njih je</w:t>
      </w:r>
      <w:r>
        <w:t xml:space="preserve"> tudi </w:t>
      </w:r>
      <w:r w:rsidR="005929DD">
        <w:t>slovensko podjetje</w:t>
      </w:r>
      <w:r>
        <w:t xml:space="preserve"> </w:t>
      </w:r>
      <w:r w:rsidR="008E7F8E">
        <w:t>Sinergise</w:t>
      </w:r>
      <w:r>
        <w:t>.</w:t>
      </w:r>
      <w:r w:rsidR="00B654D0">
        <w:t xml:space="preserve"> Podjetje Sinergise je </w:t>
      </w:r>
      <w:r w:rsidR="00C822CC">
        <w:t xml:space="preserve">z </w:t>
      </w:r>
      <w:r w:rsidR="00B654D0">
        <w:t>svojo platformo Sentinel</w:t>
      </w:r>
      <w:r w:rsidR="00705753">
        <w:t xml:space="preserve"> </w:t>
      </w:r>
      <w:r w:rsidR="00B654D0">
        <w:t xml:space="preserve">Hub </w:t>
      </w:r>
      <w:r w:rsidR="004D5871">
        <w:t>eden</w:t>
      </w:r>
      <w:r w:rsidR="00B654D0">
        <w:t xml:space="preserve"> izmed vodilnih ponudnikov </w:t>
      </w:r>
      <w:r w:rsidR="000845B0">
        <w:t xml:space="preserve">tovrstnih </w:t>
      </w:r>
      <w:r w:rsidR="00B654D0">
        <w:t>storitev</w:t>
      </w:r>
      <w:r w:rsidR="000845B0">
        <w:t xml:space="preserve"> v svetu</w:t>
      </w:r>
      <w:r w:rsidR="0076682E">
        <w:t>, svojim uporabnikom</w:t>
      </w:r>
      <w:r w:rsidR="00C05ACC">
        <w:t xml:space="preserve"> med drugim</w:t>
      </w:r>
      <w:r w:rsidR="0076682E">
        <w:t xml:space="preserve"> omogočajo:</w:t>
      </w:r>
    </w:p>
    <w:p w14:paraId="65190810" w14:textId="108ADDD5" w:rsidR="0076682E" w:rsidRDefault="0076682E" w:rsidP="00464160">
      <w:pPr>
        <w:pStyle w:val="Seznam-alineje"/>
      </w:pPr>
      <w:r>
        <w:t xml:space="preserve">Poenostavljen dostop do </w:t>
      </w:r>
      <w:r w:rsidR="000E7894">
        <w:t xml:space="preserve">satelitskih </w:t>
      </w:r>
      <w:r>
        <w:t>podatkov preko različnih kanalov (</w:t>
      </w:r>
      <w:r w:rsidR="00C343F9">
        <w:t>spletna aplikacija</w:t>
      </w:r>
      <w:r>
        <w:t xml:space="preserve">, REST </w:t>
      </w:r>
      <w:r w:rsidR="00F2613C">
        <w:t>API</w:t>
      </w:r>
      <w:r w:rsidR="00B135AF">
        <w:t>,...</w:t>
      </w:r>
      <w:r>
        <w:t>)</w:t>
      </w:r>
      <w:r w:rsidR="00DF10CE">
        <w:t>.</w:t>
      </w:r>
    </w:p>
    <w:p w14:paraId="29119B5F" w14:textId="2C3E2C86" w:rsidR="004D5871" w:rsidRDefault="00FE7E30" w:rsidP="007343C0">
      <w:pPr>
        <w:pStyle w:val="Seznam-alineje"/>
      </w:pPr>
      <w:bookmarkStart w:id="10" w:name="_Toc478583704"/>
      <w:r>
        <w:t>Poizvedovanje</w:t>
      </w:r>
      <w:r w:rsidR="006C1C4B">
        <w:t xml:space="preserve"> po kraju in času</w:t>
      </w:r>
      <w:r w:rsidR="00A537C0">
        <w:t xml:space="preserve">, optičnemu senzorju </w:t>
      </w:r>
      <w:r w:rsidR="006C1C4B">
        <w:t xml:space="preserve">ter drugih lastnostih </w:t>
      </w:r>
      <w:r w:rsidR="00A537C0">
        <w:t>kot je na</w:t>
      </w:r>
      <w:r w:rsidR="006C1C4B">
        <w:t xml:space="preserve"> primer odstotek oblačnosti</w:t>
      </w:r>
      <w:r w:rsidR="00A537C0">
        <w:t xml:space="preserve"> na satelitski sliki.</w:t>
      </w:r>
    </w:p>
    <w:p w14:paraId="6A4FFBFC" w14:textId="4708B455" w:rsidR="007628E2" w:rsidRDefault="002A0257" w:rsidP="00B047CB">
      <w:pPr>
        <w:pStyle w:val="Seznam-alineje"/>
      </w:pPr>
      <w:r>
        <w:t>Možnost</w:t>
      </w:r>
      <w:r w:rsidR="007343C0">
        <w:t xml:space="preserve"> pre</w:t>
      </w:r>
      <w:r w:rsidR="00D1140E">
        <w:t>d-</w:t>
      </w:r>
      <w:r w:rsidR="007343C0">
        <w:t xml:space="preserve">procesiranja podatkov </w:t>
      </w:r>
      <w:r>
        <w:t xml:space="preserve">z </w:t>
      </w:r>
      <w:r w:rsidR="005C0793">
        <w:t>poljubnimi</w:t>
      </w:r>
      <w:r>
        <w:t xml:space="preserve"> programi </w:t>
      </w:r>
      <w:r w:rsidR="007343C0">
        <w:t xml:space="preserve">na </w:t>
      </w:r>
      <w:r>
        <w:t>njihovi strežniški infrastrukturi.</w:t>
      </w:r>
    </w:p>
    <w:p w14:paraId="33FB0D87" w14:textId="4A244345" w:rsidR="00763361" w:rsidRDefault="00763361" w:rsidP="00B047CB">
      <w:pPr>
        <w:pStyle w:val="Seznam-alineje"/>
      </w:pPr>
      <w:r>
        <w:t>Podatke ponuja</w:t>
      </w:r>
      <w:r w:rsidR="001E173C">
        <w:t xml:space="preserve"> </w:t>
      </w:r>
      <w:r w:rsidR="00B34489">
        <w:t xml:space="preserve">že </w:t>
      </w:r>
      <w:r w:rsidR="001E173C">
        <w:t>pripravljene v zadnjem nivoju</w:t>
      </w:r>
      <w:r>
        <w:t xml:space="preserve"> 2A.</w:t>
      </w:r>
    </w:p>
    <w:p w14:paraId="33818381" w14:textId="778E37AE" w:rsidR="008F194F" w:rsidRDefault="007628E2" w:rsidP="0071515E">
      <w:pPr>
        <w:pStyle w:val="Seznam-alineje"/>
      </w:pPr>
      <w:r>
        <w:t xml:space="preserve">Odprtokodno Python knjižnico za lažje </w:t>
      </w:r>
      <w:r w:rsidR="00DE480E">
        <w:t xml:space="preserve">lokalno </w:t>
      </w:r>
      <w:r>
        <w:t xml:space="preserve">obdelovanje </w:t>
      </w:r>
      <w:r w:rsidR="00DE480E">
        <w:t xml:space="preserve">satelitskih </w:t>
      </w:r>
      <w:r>
        <w:t>podatkov</w:t>
      </w:r>
      <w:r w:rsidR="00A52F27">
        <w:t>.</w:t>
      </w:r>
    </w:p>
    <w:p w14:paraId="5CB801B0" w14:textId="34CC9D0D" w:rsidR="00076EA5" w:rsidRDefault="00A9104B" w:rsidP="00076EA5">
      <w:r>
        <w:t>V kolikor bi podatke pridobivati</w:t>
      </w:r>
      <w:r w:rsidR="00C2643E">
        <w:t xml:space="preserve"> neposredno od ESA vmesnikov bi</w:t>
      </w:r>
      <w:r w:rsidR="00D74D1D">
        <w:t xml:space="preserve"> le te bili v bolj surovi obliki in manj pripravljeni za nadaljno uporabo. Prav tako bi bili sami primorani implementirati različne poizvedbe za kar pa bi potrebavali mnogo več pomnilnika in procesorske moči.</w:t>
      </w:r>
    </w:p>
    <w:p w14:paraId="10E3303C" w14:textId="3B279B60" w:rsidR="00EA7CCE" w:rsidRDefault="00E24DAE" w:rsidP="00076EA5">
      <w:r>
        <w:t xml:space="preserve">Zaradi naštetih razlogov bomo za pridobitev podatkov uporabili Python knjižnico </w:t>
      </w:r>
      <w:r w:rsidR="004D098E">
        <w:t>»</w:t>
      </w:r>
      <w:r>
        <w:t>eo-learn</w:t>
      </w:r>
      <w:r w:rsidR="004D098E">
        <w:t>«</w:t>
      </w:r>
      <w:r>
        <w:t xml:space="preserve"> ter iz portala Sentinel</w:t>
      </w:r>
      <w:r w:rsidR="003C3591">
        <w:t xml:space="preserve"> </w:t>
      </w:r>
      <w:r>
        <w:t>Hub</w:t>
      </w:r>
      <w:r w:rsidR="00D92FF5">
        <w:t xml:space="preserve"> REST API </w:t>
      </w:r>
      <w:r w:rsidR="00E664E1">
        <w:t xml:space="preserve">vmesnika </w:t>
      </w:r>
      <w:r w:rsidR="00174611">
        <w:t>pretočili vse</w:t>
      </w:r>
      <w:r w:rsidR="00B6586C">
        <w:t xml:space="preserve"> Sentinel-2</w:t>
      </w:r>
      <w:r w:rsidR="00174611">
        <w:t xml:space="preserve"> </w:t>
      </w:r>
      <w:r w:rsidR="00EA7CCE">
        <w:t>slike</w:t>
      </w:r>
      <w:r w:rsidR="00174611">
        <w:t xml:space="preserve"> jezera Bilancino</w:t>
      </w:r>
      <w:r w:rsidR="00CB7562">
        <w:t xml:space="preserve"> z okolico. Z poizvedbo bomo odstranili slike</w:t>
      </w:r>
      <w:r w:rsidR="00EA7CCE">
        <w:t xml:space="preserve"> kjer je oblačnost </w:t>
      </w:r>
      <w:r w:rsidR="00CB7562">
        <w:t>več</w:t>
      </w:r>
      <w:r w:rsidR="00EA7CCE">
        <w:t xml:space="preserve"> kot 10 odstotna.</w:t>
      </w:r>
      <w:r w:rsidR="00974818">
        <w:t xml:space="preserve"> Slike podo procesirane na nivoju 2A</w:t>
      </w:r>
      <w:r w:rsidR="00521809">
        <w:t xml:space="preserve"> prav tako bom pridobili le podatke optičnih senzorjev katere bomo koristili </w:t>
      </w:r>
      <w:r w:rsidR="00893134">
        <w:t xml:space="preserve">za izdelavo modela </w:t>
      </w:r>
      <w:r w:rsidR="00521809">
        <w:t>(2, 3, 4, in 8A)</w:t>
      </w:r>
      <w:r w:rsidR="00CB7562">
        <w:t>.</w:t>
      </w:r>
      <w:r w:rsidR="00F64045">
        <w:t xml:space="preserve"> V obdobju od 1.1.2015 do 1.1.2021 tako prejmemo 70 </w:t>
      </w:r>
      <w:r w:rsidR="00384067">
        <w:t xml:space="preserve">satelitskih </w:t>
      </w:r>
      <w:r w:rsidR="00F64045">
        <w:t>slik</w:t>
      </w:r>
      <w:r w:rsidR="00384067">
        <w:t xml:space="preserve"> Jezera Bilancino</w:t>
      </w:r>
      <w:r w:rsidR="00F64045">
        <w:t xml:space="preserve">, ki </w:t>
      </w:r>
      <w:r w:rsidR="006923B9">
        <w:t>ustrezajo našim kriterijem</w:t>
      </w:r>
      <w:r w:rsidR="00F64045">
        <w:t>.</w:t>
      </w:r>
    </w:p>
    <w:p w14:paraId="19B08631" w14:textId="601723E6" w:rsidR="00952ADC" w:rsidRDefault="00952ADC" w:rsidP="00952ADC">
      <w:pPr>
        <w:pStyle w:val="Caption"/>
        <w:keepNext/>
      </w:pPr>
      <w:bookmarkStart w:id="11" w:name="_Toc66618567"/>
      <w:r>
        <w:t xml:space="preserve">Slika </w:t>
      </w:r>
      <w:r>
        <w:fldChar w:fldCharType="begin"/>
      </w:r>
      <w:r>
        <w:instrText xml:space="preserve"> SEQ Slika \* ARABIC </w:instrText>
      </w:r>
      <w:r>
        <w:fldChar w:fldCharType="separate"/>
      </w:r>
      <w:r w:rsidR="00307E27">
        <w:rPr>
          <w:noProof/>
        </w:rPr>
        <w:t>3</w:t>
      </w:r>
      <w:r>
        <w:fldChar w:fldCharType="end"/>
      </w:r>
      <w:r>
        <w:t>: Jezero Bilancino</w:t>
      </w:r>
      <w:r w:rsidR="001E255C">
        <w:t xml:space="preserve"> z okolico</w:t>
      </w:r>
      <w:r w:rsidR="009367B7">
        <w:t xml:space="preserve"> na dan 15.11.2016</w:t>
      </w:r>
      <w:bookmarkEnd w:id="11"/>
    </w:p>
    <w:p w14:paraId="74EC5FF4" w14:textId="77777777" w:rsidR="0060587B" w:rsidRDefault="00167781" w:rsidP="0060587B">
      <w:pPr>
        <w:keepNext/>
        <w:jc w:val="center"/>
      </w:pPr>
      <w:r w:rsidRPr="00167781">
        <w:drawing>
          <wp:inline distT="0" distB="0" distL="0" distR="0" wp14:anchorId="10A4D1FD" wp14:editId="09BDE52C">
            <wp:extent cx="3623725" cy="2480233"/>
            <wp:effectExtent l="0" t="0" r="0" b="0"/>
            <wp:docPr id="2" name="Picture 2" descr="A close up of a leaf&#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eaf&#10;&#10;Description automatically generated with low confidence"/>
                    <pic:cNvPicPr/>
                  </pic:nvPicPr>
                  <pic:blipFill rotWithShape="1">
                    <a:blip r:embed="rId12"/>
                    <a:srcRect l="381" t="873" r="498" b="2002"/>
                    <a:stretch/>
                  </pic:blipFill>
                  <pic:spPr bwMode="auto">
                    <a:xfrm>
                      <a:off x="0" y="0"/>
                      <a:ext cx="3651769" cy="2499427"/>
                    </a:xfrm>
                    <a:prstGeom prst="rect">
                      <a:avLst/>
                    </a:prstGeom>
                    <a:ln>
                      <a:noFill/>
                    </a:ln>
                    <a:extLst>
                      <a:ext uri="{53640926-AAD7-44D8-BBD7-CCE9431645EC}">
                        <a14:shadowObscured xmlns:a14="http://schemas.microsoft.com/office/drawing/2010/main"/>
                      </a:ext>
                    </a:extLst>
                  </pic:spPr>
                </pic:pic>
              </a:graphicData>
            </a:graphic>
          </wp:inline>
        </w:drawing>
      </w:r>
    </w:p>
    <w:p w14:paraId="2B29FCC4" w14:textId="6119D777" w:rsidR="0060587B" w:rsidRDefault="0060587B" w:rsidP="0060587B">
      <w:pPr>
        <w:pStyle w:val="Caption"/>
      </w:pPr>
      <w:r>
        <w:t xml:space="preserve">Vir:  </w:t>
      </w:r>
      <w:r w:rsidR="001E3734">
        <w:t>Lastn</w:t>
      </w:r>
      <w:r w:rsidR="00825E06">
        <w:t>o delo</w:t>
      </w:r>
      <w:r w:rsidR="00FA38FB">
        <w:t>.</w:t>
      </w:r>
    </w:p>
    <w:p w14:paraId="304B6F07" w14:textId="64D62CBB" w:rsidR="00F65092" w:rsidRDefault="002649E3" w:rsidP="00F65092">
      <w:pPr>
        <w:pStyle w:val="Heading2"/>
        <w:spacing w:before="0"/>
      </w:pPr>
      <w:bookmarkStart w:id="12" w:name="_Toc66618555"/>
      <w:r>
        <w:lastRenderedPageBreak/>
        <w:t>Pridobivanje informacij z</w:t>
      </w:r>
      <w:r w:rsidR="00F65092">
        <w:t xml:space="preserve"> satelitskih posnetkov</w:t>
      </w:r>
      <w:bookmarkEnd w:id="12"/>
    </w:p>
    <w:p w14:paraId="669929D6" w14:textId="626E4ABE" w:rsidR="009D119F" w:rsidRDefault="009D119F" w:rsidP="00F65092">
      <w:r>
        <w:t>V sledečem podpoglavju bomo poskusili razviti generični algoritem za pridobivanje koristnih informacij iz pridobljenih satelitskih posnetkov. Z informacijami bomo poskusili obogatiti obstoječi napovedovalni model in pa v celoti zamenjati obstoječe strojne merilnike vode.</w:t>
      </w:r>
    </w:p>
    <w:p w14:paraId="3C364725" w14:textId="3856FFBF" w:rsidR="00680B94" w:rsidRDefault="00680B94" w:rsidP="00F65092">
      <w:r>
        <w:t>Sprva bomo preverili ali lahko model obogatimo z informacijami o okolišk</w:t>
      </w:r>
      <w:r w:rsidR="00F600C6">
        <w:t xml:space="preserve">i </w:t>
      </w:r>
      <w:r>
        <w:t>vegetacij</w:t>
      </w:r>
      <w:r w:rsidR="00F600C6">
        <w:t>i</w:t>
      </w:r>
      <w:r>
        <w:t>.</w:t>
      </w:r>
      <w:r w:rsidR="004E2C73">
        <w:t xml:space="preserve"> </w:t>
      </w:r>
      <w:r w:rsidR="00D93043">
        <w:t>Š</w:t>
      </w:r>
      <w:r>
        <w:t>tudijo</w:t>
      </w:r>
      <w:r w:rsidR="00D93043">
        <w:t xml:space="preserve"> kjer so iskali povezavo med vegetacijo in vodnimi viri</w:t>
      </w:r>
      <w:r w:rsidR="00C9547F">
        <w:t xml:space="preserve"> so opravili </w:t>
      </w:r>
      <w:r w:rsidR="00D93043">
        <w:t xml:space="preserve">tudi </w:t>
      </w:r>
      <w:r w:rsidR="00C9547F">
        <w:t>na univerzi v Kansaso</w:t>
      </w:r>
      <w:r w:rsidR="00D93043">
        <w:t>,</w:t>
      </w:r>
      <w:r w:rsidR="00C9547F">
        <w:t xml:space="preserve"> ko</w:t>
      </w:r>
      <w:r>
        <w:t xml:space="preserve"> </w:t>
      </w:r>
      <w:r w:rsidR="00C9547F">
        <w:t>so med letom 1994 in 1995</w:t>
      </w:r>
      <w:r>
        <w:t xml:space="preserve"> </w:t>
      </w:r>
      <w:r w:rsidR="00C9547F">
        <w:t xml:space="preserve">na 290 naključno izbranih </w:t>
      </w:r>
      <w:r w:rsidR="00D9146D">
        <w:t>področjih</w:t>
      </w:r>
      <w:r w:rsidR="00A53912">
        <w:t xml:space="preserve"> v ZDA</w:t>
      </w:r>
      <w:r>
        <w:t xml:space="preserve"> </w:t>
      </w:r>
      <w:r w:rsidR="00D9146D">
        <w:t>iskali in našli</w:t>
      </w:r>
      <w:r w:rsidR="003F6F96">
        <w:t xml:space="preserve"> močno</w:t>
      </w:r>
      <w:r w:rsidR="00A53912">
        <w:t xml:space="preserve"> </w:t>
      </w:r>
      <w:r w:rsidR="00D9146D">
        <w:t>povezavo</w:t>
      </w:r>
      <w:r w:rsidR="00A53912">
        <w:t xml:space="preserve"> med vegetacijo in </w:t>
      </w:r>
      <w:r w:rsidR="00D53AEE">
        <w:t xml:space="preserve">okoliškimi </w:t>
      </w:r>
      <w:r w:rsidR="00A53912">
        <w:t xml:space="preserve">vodnimi viri </w:t>
      </w:r>
      <w:r w:rsidR="00A53912">
        <w:fldChar w:fldCharType="begin" w:fldLock="1"/>
      </w:r>
      <w:r w:rsidR="00A53912">
        <w:instrText>ADDIN CSL_CITATION {"citationItems":[{"id":"ITEM-1","itemData":{"author":[{"dropping-particle":"","family":"Griffith","given":"Jerry A","non-dropping-particle":"","parse-names":false,"suffix":""},{"dropping-particle":"","family":"Martinko","given":"Edward A","non-dropping-particle":"","parse-names":false,"suffix":""},{"dropping-particle":"","family":"Whistler","given":"Jerry L","non-dropping-particle":"","parse-names":false,"suffix":""},{"dropping-particle":"","family":"Kevin","given":"P","non-dropping-particle":"","parse-names":false,"suffix":""}],"id":"ITEM-1","issue":"6","issued":{"date-parts":[["2002"]]},"page":"1702-1718","publisher":"Ecological Society of America","title":"Interrelationships among Landscapes, NDVI , and Stream Water Quality in the U. S.","type":"article-journal","volume":"12"},"uris":["http://www.mendeley.com/documents/?uuid=1447b27f-d408-470e-b5d8-a4ef824328fd"]}],"mendeley":{"formattedCitation":"(Griffith, Martinko, Whistler, &amp; Kevin, 2002)","plainTextFormattedCitation":"(Griffith, Martinko, Whistler, &amp; Kevin, 2002)"},"properties":{"noteIndex":0},"schema":"https://github.com/citation-style-language/schema/raw/master/csl-citation.json"}</w:instrText>
      </w:r>
      <w:r w:rsidR="00A53912">
        <w:fldChar w:fldCharType="separate"/>
      </w:r>
      <w:r w:rsidR="00A53912" w:rsidRPr="00063F0F">
        <w:rPr>
          <w:noProof/>
        </w:rPr>
        <w:t>(Griffith, Martinko, Whistler, &amp; Kevin, 2002)</w:t>
      </w:r>
      <w:r w:rsidR="00A53912">
        <w:fldChar w:fldCharType="end"/>
      </w:r>
      <w:r w:rsidR="00A53912">
        <w:t xml:space="preserve">. </w:t>
      </w:r>
      <w:r w:rsidR="00E35379">
        <w:t>V omenjeni raziskavi so za merjenje vegetacije</w:t>
      </w:r>
      <w:r w:rsidR="00A53912">
        <w:t xml:space="preserve"> uporabili indeks NDVI, katerega </w:t>
      </w:r>
      <w:r w:rsidR="00E35379">
        <w:t xml:space="preserve">pa </w:t>
      </w:r>
      <w:r w:rsidR="00A53912">
        <w:t xml:space="preserve">lahko izračunamo </w:t>
      </w:r>
      <w:r w:rsidR="00E35379">
        <w:t xml:space="preserve">tudi </w:t>
      </w:r>
      <w:r w:rsidR="00A53912">
        <w:t>z pomočjo Sentinel-2 optičnih senzorjev</w:t>
      </w:r>
      <w:r w:rsidR="00D25CA5">
        <w:t xml:space="preserve">, zato bomo preverili ali lahko indeks uporabimo </w:t>
      </w:r>
      <w:r w:rsidR="00692C7E">
        <w:t xml:space="preserve">tudi za izboljšavo </w:t>
      </w:r>
      <w:r w:rsidR="00046930">
        <w:t>napovedovalnega modela.</w:t>
      </w:r>
    </w:p>
    <w:p w14:paraId="017D6682" w14:textId="6C8EA6B3" w:rsidR="001074E4" w:rsidRDefault="00023B48" w:rsidP="00F65092">
      <w:r>
        <w:t xml:space="preserve">Druga </w:t>
      </w:r>
      <w:r w:rsidR="00AD5BB7">
        <w:t>zanimiva</w:t>
      </w:r>
      <w:r>
        <w:t xml:space="preserve"> raziskava je potekala na Univerzi v Valenciji, kjer s</w:t>
      </w:r>
      <w:r w:rsidR="00AD5BB7">
        <w:t xml:space="preserve">o z podatki satelita Sentinel-2 in indeksa NDWI iskali manjše površinske vodne vire </w:t>
      </w:r>
      <w:r w:rsidR="00AD5BB7">
        <w:fldChar w:fldCharType="begin" w:fldLock="1"/>
      </w:r>
      <w:r w:rsidR="00AD5BB7">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publisher":"MDPI","title":"Sentinel-2 application to the surface characterization of small water bodies in Wetlands","type":"article-journal","volume":"12"},"uris":["http://www.mendeley.com/documents/?uuid=96663bad-ed68-438e-ab8e-e6940384a6ee"]}],"mendeley":{"formattedCitation":"(Pena-Regueiro, Sebastiá-Frasquet, Estornell, &amp; Aguilar-Maldonado, 2020)","plainTextFormattedCitation":"(Pena-Regueiro, Sebastiá-Frasquet, Estornell, &amp; Aguilar-Maldonado, 2020)","previouslyFormattedCitation":"(Pena-Regueiro, Sebastiá-Frasquet, Estornell, &amp; Aguilar-Maldonado, 2020)"},"properties":{"noteIndex":0},"schema":"https://github.com/citation-style-language/schema/raw/master/csl-citation.json"}</w:instrText>
      </w:r>
      <w:r w:rsidR="00AD5BB7">
        <w:fldChar w:fldCharType="separate"/>
      </w:r>
      <w:r w:rsidR="00AD5BB7" w:rsidRPr="004E3B3D">
        <w:rPr>
          <w:noProof/>
        </w:rPr>
        <w:t>(Pena-Regueiro, Sebastiá-Frasquet, Estornell, &amp; Aguilar-Maldonado, 2020)</w:t>
      </w:r>
      <w:r w:rsidR="00AD5BB7">
        <w:fldChar w:fldCharType="end"/>
      </w:r>
      <w:r w:rsidR="00AD5BB7">
        <w:t>.</w:t>
      </w:r>
      <w:r w:rsidR="00D608D2">
        <w:t xml:space="preserve"> </w:t>
      </w:r>
      <w:r w:rsidR="0017735E">
        <w:t>To dokazuje, da je p</w:t>
      </w:r>
      <w:r w:rsidR="00D608D2">
        <w:t xml:space="preserve">odatke </w:t>
      </w:r>
      <w:r w:rsidR="0017735E">
        <w:t xml:space="preserve">satelitov </w:t>
      </w:r>
      <w:r w:rsidR="00D608D2">
        <w:t xml:space="preserve">Sentinel-2 je mogoče uporabljati za iskanje vode ali </w:t>
      </w:r>
      <w:r w:rsidR="0017735E">
        <w:t xml:space="preserve">raziskovanje </w:t>
      </w:r>
      <w:r w:rsidR="00D608D2">
        <w:t>drugih geografksih značilnosti.</w:t>
      </w:r>
    </w:p>
    <w:p w14:paraId="29A754DD" w14:textId="2188D242" w:rsidR="0094404B" w:rsidRDefault="007B16A2" w:rsidP="00237EE4">
      <w:r>
        <w:t xml:space="preserve">Pri razvoju algoritma </w:t>
      </w:r>
      <w:r w:rsidR="004F26FE">
        <w:t xml:space="preserve">za določanje količine vode </w:t>
      </w:r>
      <w:r>
        <w:t xml:space="preserve">pa bomo morali premagati </w:t>
      </w:r>
      <w:r w:rsidR="004F0607">
        <w:t>2 večja</w:t>
      </w:r>
      <w:r>
        <w:t xml:space="preserve"> izzi</w:t>
      </w:r>
      <w:r w:rsidR="004F0607">
        <w:t>va</w:t>
      </w:r>
      <w:r>
        <w:t>. Največja resolucija optičnega senzorja je 10x10 metrov</w:t>
      </w:r>
      <w:r w:rsidR="00172891">
        <w:t xml:space="preserve">, kar pomeni </w:t>
      </w:r>
      <w:r>
        <w:t>v kolikor je raziskovani objekt premajhen, ga lahko ne opazimo.</w:t>
      </w:r>
      <w:r w:rsidR="00172891">
        <w:t xml:space="preserve"> Vodni viri so navadno mnogo večji vendar razlike v vodni površini so lahko manjše kot 10 metrov in posledično nevidne optičnim senzorjem.</w:t>
      </w:r>
      <w:r w:rsidR="00237EE4">
        <w:t xml:space="preserve"> Drug izziv je nelineranost </w:t>
      </w:r>
      <w:r w:rsidR="00E47FC2">
        <w:t>odvisnot</w:t>
      </w:r>
      <w:r w:rsidR="00F84BD6">
        <w:t>i</w:t>
      </w:r>
      <w:r w:rsidR="00E47FC2">
        <w:t xml:space="preserve"> </w:t>
      </w:r>
      <w:r w:rsidR="00237EE4">
        <w:t xml:space="preserve">med površino in globino vodnega </w:t>
      </w:r>
      <w:r w:rsidR="0011014B">
        <w:t>telesa</w:t>
      </w:r>
      <w:r w:rsidR="00FE7931">
        <w:t xml:space="preserve">. Ocenjujemo, da lahko oba izziva </w:t>
      </w:r>
      <w:r w:rsidR="00EF029F">
        <w:t>učinkovito rešimo</w:t>
      </w:r>
      <w:r w:rsidR="00EC3D06">
        <w:t xml:space="preserve"> predvsem</w:t>
      </w:r>
      <w:r w:rsidR="00FE7931">
        <w:t xml:space="preserve"> v naravnih vodnih telesih tako, da opazujemo del obale</w:t>
      </w:r>
      <w:r w:rsidR="006A7558">
        <w:t xml:space="preserve">, </w:t>
      </w:r>
      <w:r w:rsidR="00FE7931">
        <w:t xml:space="preserve">ki je čim bolj </w:t>
      </w:r>
      <w:r w:rsidR="000527EE">
        <w:t>vodoraven</w:t>
      </w:r>
      <w:r w:rsidR="00FE7931">
        <w:t xml:space="preserve"> ter tako maksimiziramo vidnost sprememb vodne količine.</w:t>
      </w:r>
    </w:p>
    <w:p w14:paraId="4DE2F93D" w14:textId="42E5BD7A" w:rsidR="00EF6C7E" w:rsidRPr="007F0D0F" w:rsidRDefault="00110085">
      <w:r>
        <w:t>Vsi podatki so predstavljeni kot 1</w:t>
      </w:r>
      <w:r w:rsidR="00826BAC">
        <w:t>6</w:t>
      </w:r>
      <w:r>
        <w:t xml:space="preserve"> dimenzionalne matrike kjer je prva dimenzija čas, druga</w:t>
      </w:r>
      <w:r w:rsidR="007E7221">
        <w:t xml:space="preserve"> in tretja sta višina in</w:t>
      </w:r>
      <w:r>
        <w:t xml:space="preserve"> širina</w:t>
      </w:r>
      <w:r w:rsidR="00E30612">
        <w:t xml:space="preserve">, v ostalih </w:t>
      </w:r>
      <w:r w:rsidR="007E7221">
        <w:t>13</w:t>
      </w:r>
      <w:r w:rsidR="00E30612">
        <w:t xml:space="preserve"> dimenzijah pa so </w:t>
      </w:r>
      <w:r w:rsidR="003A15DC">
        <w:t xml:space="preserve">ločeno </w:t>
      </w:r>
      <w:r w:rsidR="00E30612">
        <w:t xml:space="preserve">shranjeni podatki od </w:t>
      </w:r>
      <w:r w:rsidR="003A15DC">
        <w:t>optičnih senzorjev</w:t>
      </w:r>
      <w:r w:rsidR="00E30612">
        <w:t xml:space="preserve">. </w:t>
      </w:r>
      <w:r>
        <w:t xml:space="preserve">Zato bomo za procesiranje podatkov </w:t>
      </w:r>
      <w:r w:rsidR="00CF273E">
        <w:t>ter</w:t>
      </w:r>
      <w:r>
        <w:t xml:space="preserve"> izvajanje drugih</w:t>
      </w:r>
      <w:r w:rsidR="00CF273E">
        <w:t xml:space="preserve"> matričnih in</w:t>
      </w:r>
      <w:r>
        <w:t xml:space="preserve"> vektorskih</w:t>
      </w:r>
      <w:r w:rsidR="00CF273E">
        <w:t xml:space="preserve"> </w:t>
      </w:r>
      <w:r>
        <w:t xml:space="preserve">operacij </w:t>
      </w:r>
      <w:r w:rsidR="00CF273E">
        <w:t>uporabili</w:t>
      </w:r>
      <w:r>
        <w:t xml:space="preserve"> knjižnico Numpy</w:t>
      </w:r>
      <w:r w:rsidR="00562F24">
        <w:t>, ki je</w:t>
      </w:r>
      <w:r w:rsidR="008C5371">
        <w:t xml:space="preserve"> izjemno optimizirana za izvajanje </w:t>
      </w:r>
      <w:r w:rsidR="00562F24">
        <w:t xml:space="preserve">tovrstnih operacij. </w:t>
      </w:r>
      <w:r w:rsidR="00562F24">
        <w:fldChar w:fldCharType="begin" w:fldLock="1"/>
      </w:r>
      <w:r w:rsidR="00562F24">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9"]]},"page":"357-362","publisher":"Springer Science and Business Media {LLC}","title":"Array programming with {NumPy}","type":"article-journal","volume":"585"},"uris":["http://www.mendeley.com/documents/?uuid=308d8b96-0063-42d1-abc4-b62df26c849d"]}],"mendeley":{"formattedCitation":"(Harris idr., 2020)","plainTextFormattedCitation":"(Harris idr., 2020)","previouslyFormattedCitation":"(Harris idr., 2020)"},"properties":{"noteIndex":0},"schema":"https://github.com/citation-style-language/schema/raw/master/csl-citation.json"}</w:instrText>
      </w:r>
      <w:r w:rsidR="00562F24">
        <w:fldChar w:fldCharType="separate"/>
      </w:r>
      <w:r w:rsidR="00562F24" w:rsidRPr="00DA761D">
        <w:rPr>
          <w:noProof/>
        </w:rPr>
        <w:t>(Harris idr., 2020)</w:t>
      </w:r>
      <w:r w:rsidR="00562F24">
        <w:fldChar w:fldCharType="end"/>
      </w:r>
      <w:bookmarkStart w:id="13" w:name="_Toc66618556"/>
    </w:p>
    <w:p w14:paraId="3C07E22B" w14:textId="77777777" w:rsidR="00562F24" w:rsidRDefault="00562F24">
      <w:pPr>
        <w:rPr>
          <w:rFonts w:eastAsiaTheme="majorEastAsia" w:cstheme="majorBidi"/>
        </w:rPr>
      </w:pPr>
      <w:r>
        <w:br w:type="page"/>
      </w:r>
    </w:p>
    <w:p w14:paraId="543E6AD2" w14:textId="02A2D667" w:rsidR="00A421B9" w:rsidRPr="001A0A0A" w:rsidRDefault="00A421B9" w:rsidP="00A421B9">
      <w:pPr>
        <w:pStyle w:val="Heading3"/>
      </w:pPr>
      <w:r>
        <w:lastRenderedPageBreak/>
        <w:t>Indeks NDVI</w:t>
      </w:r>
    </w:p>
    <w:p w14:paraId="7994DB9E" w14:textId="2188F542" w:rsidR="00A421B9" w:rsidRDefault="00A421B9" w:rsidP="00A421B9">
      <w:r>
        <w:t>Normirani diferencialni vegetacijski indeks (angl. Normalised difference vegegation index – NDVI) je indeks, ki prikazuje količino vegetacije na zemlji. Velja za enega izmed najbolj popularnih in razširjenih indeksov za opazovanje vegetacije. Indeks je izračunan iz Sentinel-2 senzorjev kot razmerje med bližnjim infrardečim (oznaka 8A) in rdečim (oznaka 4) spektralnim senzorjem po enačbi (</w:t>
      </w:r>
      <w:r w:rsidR="00BE6420">
        <w:t>1</w:t>
      </w:r>
      <w:r>
        <w:t xml:space="preserve">). Živo rastlinje močneje odbija svetlobo blizu infrardečega spektra med tem, ko druge površine absorbirajo rdečo svetlobo. Rezultat je predstavljen na intervalu od -1 do +1, višja kot je vrednost indeksa bolj intenzivna je vegetacija na zemlji. </w:t>
      </w:r>
      <w:r>
        <w:fldChar w:fldCharType="begin" w:fldLock="1"/>
      </w:r>
      <w:r>
        <w:instrText>ADDIN CSL_CITATION {"citationItems":[{"id":"ITEM-1","itemData":{"URL":"https://earthobservatory.nasa.gov/features/MeasuringVegetation/measuring_vegetation_2.php","accessed":{"date-parts":[["2021","3","14"]]},"author":[{"dropping-particle":"","family":"National Aeronautics and Space Administration - NASA","given":"","non-dropping-particle":"","parse-names":false,"suffix":""}],"id":"ITEM-1","issued":{"date-parts":[["2000"]]},"title":"Measuring Vegetation (NDVI &amp; EVI)","type":"webpage"},"uris":["http://www.mendeley.com/documents/?uuid=181c8d4c-5787-33cd-bbf3-d635141f8143"]}],"mendeley":{"formattedCitation":"(National Aeronautics and Space Administration - NASA, 2000)","plainTextFormattedCitation":"(National Aeronautics and Space Administration - NASA, 2000)","previouslyFormattedCitation":"(National Aeronautics and Space Administration - NASA, 2000)"},"properties":{"noteIndex":0},"schema":"https://github.com/citation-style-language/schema/raw/master/csl-citation.json"}</w:instrText>
      </w:r>
      <w:r>
        <w:fldChar w:fldCharType="separate"/>
      </w:r>
      <w:r w:rsidRPr="009F0C85">
        <w:rPr>
          <w:noProof/>
        </w:rPr>
        <w:t>(National Aeronautics and Space Administration - NASA, 2000)</w:t>
      </w:r>
      <w:r>
        <w:fldChar w:fldCharType="end"/>
      </w:r>
    </w:p>
    <w:p w14:paraId="5EBA3ABA" w14:textId="65027AB7" w:rsidR="00A421B9" w:rsidRDefault="00A421B9" w:rsidP="00A421B9">
      <w:pPr>
        <w:pStyle w:val="Enaba"/>
      </w:pPr>
      <w:r>
        <w:rPr>
          <w:rFonts w:eastAsiaTheme="minorEastAsia"/>
        </w:rPr>
        <w:tab/>
      </w:r>
      <m:oMath>
        <m:r>
          <w:rPr>
            <w:rFonts w:ascii="Cambria Math" w:hAnsi="Cambria Math"/>
          </w:rPr>
          <m:t>NDVI</m:t>
        </m:r>
        <m:r>
          <m:rPr>
            <m:sty m:val="p"/>
          </m:rPr>
          <w:rPr>
            <w:rFonts w:ascii="Cambria Math" w:hAnsi="Cambria Math"/>
          </w:rPr>
          <m:t>=</m:t>
        </m:r>
        <m:f>
          <m:fPr>
            <m:ctrlPr>
              <w:rPr>
                <w:rFonts w:ascii="Cambria Math" w:hAnsi="Cambria Math"/>
              </w:rPr>
            </m:ctrlPr>
          </m:fPr>
          <m:num>
            <m:r>
              <w:rPr>
                <w:rFonts w:ascii="Cambria Math" w:hAnsi="Cambria Math"/>
              </w:rPr>
              <m:t xml:space="preserve">NIR </m:t>
            </m:r>
            <m:d>
              <m:dPr>
                <m:ctrlPr>
                  <w:rPr>
                    <w:rFonts w:ascii="Cambria Math" w:hAnsi="Cambria Math"/>
                    <w:i/>
                  </w:rPr>
                </m:ctrlPr>
              </m:dPr>
              <m:e>
                <m:r>
                  <w:rPr>
                    <w:rFonts w:ascii="Cambria Math" w:hAnsi="Cambria Math"/>
                  </w:rPr>
                  <m:t>8A</m:t>
                </m:r>
              </m:e>
            </m:d>
            <m:r>
              <w:rPr>
                <w:rFonts w:ascii="Cambria Math" w:hAnsi="Cambria Math"/>
              </w:rPr>
              <m:t xml:space="preserve"> - Red (4)</m:t>
            </m:r>
          </m:num>
          <m:den>
            <m:r>
              <w:rPr>
                <w:rFonts w:ascii="Cambria Math" w:hAnsi="Cambria Math"/>
              </w:rPr>
              <m:t xml:space="preserve">NIR </m:t>
            </m:r>
            <m:d>
              <m:dPr>
                <m:ctrlPr>
                  <w:rPr>
                    <w:rFonts w:ascii="Cambria Math" w:hAnsi="Cambria Math"/>
                    <w:i/>
                  </w:rPr>
                </m:ctrlPr>
              </m:dPr>
              <m:e>
                <m:r>
                  <w:rPr>
                    <w:rFonts w:ascii="Cambria Math" w:hAnsi="Cambria Math"/>
                  </w:rPr>
                  <m:t>8A</m:t>
                </m:r>
              </m:e>
            </m:d>
            <m:r>
              <w:rPr>
                <w:rFonts w:ascii="Cambria Math" w:hAnsi="Cambria Math"/>
              </w:rPr>
              <m:t xml:space="preserve"> + Red (4)</m:t>
            </m:r>
          </m:den>
        </m:f>
      </m:oMath>
      <w:r>
        <w:tab/>
        <w:t>(</w:t>
      </w:r>
      <w:r w:rsidR="00BE6420">
        <w:t>1</w:t>
      </w:r>
      <w:r>
        <w:t>)</w:t>
      </w:r>
    </w:p>
    <w:p w14:paraId="296BD500" w14:textId="77777777" w:rsidR="00A421B9" w:rsidRDefault="00A421B9" w:rsidP="00A421B9">
      <w:r>
        <w:t>Spodnja slika prikazuje v zgornji vrstici dan z najmanjšo odmerjeno povprečno vrednostjo indeksa NDVI ter na spodnji dan z največjo. V levem stolpcu vidimo klasično barvno sliko, v desnem pa indeks NDVI z vrednostmi od -1 do +1. Z prostim očesom lahko opazimo tudi razlike v vegetaciji, na prvi sliki je zemlja rjave barve na drugi pa vidimo veliko več zelene vegetacije.</w:t>
      </w:r>
    </w:p>
    <w:p w14:paraId="28D73C44" w14:textId="77777777" w:rsidR="00A421B9" w:rsidRDefault="00A421B9" w:rsidP="00A421B9">
      <w:pPr>
        <w:pStyle w:val="Caption"/>
        <w:keepNext/>
      </w:pPr>
      <w:r>
        <w:t xml:space="preserve">Slika </w:t>
      </w:r>
      <w:r>
        <w:fldChar w:fldCharType="begin"/>
      </w:r>
      <w:r>
        <w:instrText xml:space="preserve"> SEQ Slika \* ARABIC </w:instrText>
      </w:r>
      <w:r>
        <w:fldChar w:fldCharType="separate"/>
      </w:r>
      <w:r>
        <w:rPr>
          <w:noProof/>
        </w:rPr>
        <w:t>5</w:t>
      </w:r>
      <w:r>
        <w:fldChar w:fldCharType="end"/>
      </w:r>
      <w:r>
        <w:t>: Prikaz delovanja indeksa NDVI na jezeru Bilancino.</w:t>
      </w:r>
    </w:p>
    <w:p w14:paraId="642FB951" w14:textId="77777777" w:rsidR="00A421B9" w:rsidRDefault="00A421B9" w:rsidP="00A421B9">
      <w:pPr>
        <w:keepNext/>
        <w:jc w:val="center"/>
      </w:pPr>
      <w:r w:rsidRPr="00DE6B5D">
        <w:drawing>
          <wp:inline distT="0" distB="0" distL="0" distR="0" wp14:anchorId="1A384DA8" wp14:editId="3A00DF03">
            <wp:extent cx="4757897" cy="4093435"/>
            <wp:effectExtent l="0" t="0" r="5080" b="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pic:nvPicPr>
                  <pic:blipFill>
                    <a:blip r:embed="rId13"/>
                    <a:stretch>
                      <a:fillRect/>
                    </a:stretch>
                  </pic:blipFill>
                  <pic:spPr>
                    <a:xfrm>
                      <a:off x="0" y="0"/>
                      <a:ext cx="4800930" cy="4130459"/>
                    </a:xfrm>
                    <a:prstGeom prst="rect">
                      <a:avLst/>
                    </a:prstGeom>
                  </pic:spPr>
                </pic:pic>
              </a:graphicData>
            </a:graphic>
          </wp:inline>
        </w:drawing>
      </w:r>
    </w:p>
    <w:p w14:paraId="15E5569C" w14:textId="77777777" w:rsidR="00A421B9" w:rsidRPr="00B50CCA" w:rsidRDefault="00A421B9" w:rsidP="00A421B9">
      <w:pPr>
        <w:pStyle w:val="Caption"/>
      </w:pPr>
      <w:r>
        <w:t>Vir:  Lastno delo</w:t>
      </w:r>
    </w:p>
    <w:p w14:paraId="312AFCB8" w14:textId="6D7B87FD" w:rsidR="001A0A0A" w:rsidRDefault="001A0A0A" w:rsidP="001A0A0A">
      <w:pPr>
        <w:pStyle w:val="Heading3"/>
      </w:pPr>
      <w:r>
        <w:lastRenderedPageBreak/>
        <w:t>Indeks NDWI</w:t>
      </w:r>
      <w:bookmarkEnd w:id="13"/>
    </w:p>
    <w:p w14:paraId="17C82758" w14:textId="77777777" w:rsidR="00F12917" w:rsidRDefault="00251EFB" w:rsidP="001A0A0A">
      <w:r>
        <w:t xml:space="preserve">Normirani diferencialni vodni indeks </w:t>
      </w:r>
      <w:r>
        <w:t xml:space="preserve">(angl. Normalised difference </w:t>
      </w:r>
      <w:r>
        <w:t>water</w:t>
      </w:r>
      <w:r>
        <w:t xml:space="preserve"> index – NDVI)</w:t>
      </w:r>
      <w:r>
        <w:t xml:space="preserve"> je indeks z katerim lahko </w:t>
      </w:r>
      <w:r w:rsidR="00C56EFA">
        <w:t>na sliki prepoznamo</w:t>
      </w:r>
      <w:r>
        <w:t xml:space="preserve"> vodo.</w:t>
      </w:r>
      <w:r w:rsidR="006712EF">
        <w:t xml:space="preserve"> </w:t>
      </w:r>
      <w:r w:rsidR="00644C2C">
        <w:t xml:space="preserve">Poznamo dve različici, prva </w:t>
      </w:r>
      <w:r w:rsidR="00B50CCA">
        <w:t xml:space="preserve">različica </w:t>
      </w:r>
      <w:r w:rsidR="00764B2B">
        <w:t xml:space="preserve">je nadgradnja indeksa NDVI in </w:t>
      </w:r>
      <w:r w:rsidR="00A421B9">
        <w:t xml:space="preserve">se uporablja za odkrivanje </w:t>
      </w:r>
      <w:r w:rsidR="00764B2B">
        <w:t xml:space="preserve">vode </w:t>
      </w:r>
      <w:r w:rsidR="00D322B3">
        <w:t>v</w:t>
      </w:r>
      <w:r w:rsidR="00764B2B">
        <w:t xml:space="preserve"> vegetaciji, na </w:t>
      </w:r>
      <w:r w:rsidR="00D322B3">
        <w:t>voda v listih dre</w:t>
      </w:r>
      <w:r w:rsidR="00764B2B">
        <w:t>ves</w:t>
      </w:r>
      <w:r w:rsidR="00A421B9">
        <w:t xml:space="preserve"> </w:t>
      </w:r>
      <w:r w:rsidR="00A421B9">
        <w:fldChar w:fldCharType="begin" w:fldLock="1"/>
      </w:r>
      <w:r w:rsidR="00393ADC">
        <w: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12","1"]]},"page":"257-266","publisher":"Elsevier","title":"NDWI - A normalized difference water index for remote sensing of vegetation liquid water from space","type":"article-journal","volume":"58"},"uris":["http://www.mendeley.com/documents/?uuid=53f67c25-5d90-34cd-9ac3-8d68f2770d79"]}],"mendeley":{"formattedCitation":"(Gao, 1996)","plainTextFormattedCitation":"(Gao, 1996)","previouslyFormattedCitation":"(Gao, 1996)"},"properties":{"noteIndex":0},"schema":"https://github.com/citation-style-language/schema/raw/master/csl-citation.json"}</w:instrText>
      </w:r>
      <w:r w:rsidR="00A421B9">
        <w:fldChar w:fldCharType="separate"/>
      </w:r>
      <w:r w:rsidR="00A421B9" w:rsidRPr="00A421B9">
        <w:rPr>
          <w:noProof/>
        </w:rPr>
        <w:t>(Gao, 1996)</w:t>
      </w:r>
      <w:r w:rsidR="00A421B9">
        <w:fldChar w:fldCharType="end"/>
      </w:r>
      <w:r w:rsidR="00764B2B">
        <w:t>.</w:t>
      </w:r>
    </w:p>
    <w:p w14:paraId="560F0784" w14:textId="71AB253B" w:rsidR="00FD5ECB" w:rsidRPr="00FD5ECB" w:rsidRDefault="00C935E4" w:rsidP="00FD5ECB">
      <w:r>
        <w:t>Druga različica indeksa pa se uporablja za od</w:t>
      </w:r>
      <w:r w:rsidR="00393ADC">
        <w:t>krivanje površinskih vodnih teles na zemlji.</w:t>
      </w:r>
      <w:r w:rsidR="00255402">
        <w:t xml:space="preserve"> </w:t>
      </w:r>
      <w:r w:rsidR="006712EF">
        <w:t xml:space="preserve">Indeks izračunamo kot razmerje med zelenim in </w:t>
      </w:r>
      <w:r w:rsidR="00C16489">
        <w:t>bližnjim</w:t>
      </w:r>
      <w:r w:rsidR="006712EF">
        <w:t xml:space="preserve"> infrardeč</w:t>
      </w:r>
      <w:r w:rsidR="003B5AB3">
        <w:t xml:space="preserve">im spektrom kot prikazuje </w:t>
      </w:r>
      <w:r w:rsidR="002F6F93">
        <w:t>enačba</w:t>
      </w:r>
      <w:r w:rsidR="003B5AB3">
        <w:t xml:space="preserve"> (</w:t>
      </w:r>
      <w:r w:rsidR="00FB0E21">
        <w:t>2</w:t>
      </w:r>
      <w:r w:rsidR="003B5AB3">
        <w:t>)</w:t>
      </w:r>
      <w:r w:rsidR="00DC2D24">
        <w:t xml:space="preserve"> </w:t>
      </w:r>
      <w:r w:rsidR="00F12917">
        <w:t xml:space="preserve">Rezultat indeksa je vrednost na intervalu med -1 in +1, večja kot je vrednost bolj verjetna je prisotnost vode na sliki, načeloma pa lahko smatramo, da vrednosti nad 0.3 </w:t>
      </w:r>
      <w:r w:rsidR="00096C7D">
        <w:t>skoraj za</w:t>
      </w:r>
      <w:r w:rsidR="00F12917">
        <w:t xml:space="preserve">gotovo predstavljajo vodo. </w:t>
      </w:r>
      <w:r w:rsidR="00F12917">
        <w:fldChar w:fldCharType="begin" w:fldLock="1"/>
      </w:r>
      <w:r w:rsidR="004E3B3D">
        <w:instrText>ADDIN CSL_CITATION {"citationItems":[{"id":"ITEM-1","itemData":{"DOI":"10.1080/01431169608948714","ISSN":"13665901","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 © 1996 Taylor &amp; Francis Ltd.","author":[{"dropping-particle":"","family":"McFeeters","given":"S. K.","non-dropping-particle":"","parse-names":false,"suffix":""}],"container-title":"International Journal of Remote Sensing","id":"ITEM-1","issue":"7","issued":{"date-parts":[["1996"]]},"page":"1425-1432","publisher":" Taylor &amp; Francis Group ","title":"The use of the Normalized Difference Water Index (NDWI) in the delineation of open water features","type":"article-journal","volume":"17"},"uris":["http://www.mendeley.com/documents/?uuid=964b4ba9-0cdd-38f8-9542-5facc307a562"]}],"mendeley":{"formattedCitation":"(McFeeters, 1996)","plainTextFormattedCitation":"(McFeeters, 1996)","previouslyFormattedCitation":"(McFeeters, 1996)"},"properties":{"noteIndex":0},"schema":"https://github.com/citation-style-language/schema/raw/master/csl-citation.json"}</w:instrText>
      </w:r>
      <w:r w:rsidR="00F12917">
        <w:fldChar w:fldCharType="separate"/>
      </w:r>
      <w:r w:rsidR="00F12917" w:rsidRPr="00393ADC">
        <w:rPr>
          <w:noProof/>
        </w:rPr>
        <w:t>(McFeeters, 1996)</w:t>
      </w:r>
      <w:r w:rsidR="00F12917">
        <w:fldChar w:fldCharType="end"/>
      </w:r>
    </w:p>
    <w:p w14:paraId="4FCFB1F7" w14:textId="4394D061" w:rsidR="005D6A10" w:rsidRDefault="004B3688" w:rsidP="00B50CCA">
      <w:pPr>
        <w:pStyle w:val="Enaba"/>
      </w:pPr>
      <w:r>
        <w:rPr>
          <w:rFonts w:eastAsiaTheme="minorEastAsia"/>
        </w:rPr>
        <w:tab/>
      </w:r>
      <m:oMath>
        <m:r>
          <w:rPr>
            <w:rFonts w:ascii="Cambria Math" w:hAnsi="Cambria Math"/>
          </w:rPr>
          <m:t>ND</m:t>
        </m:r>
        <m:r>
          <w:rPr>
            <w:rFonts w:ascii="Cambria Math" w:hAnsi="Cambria Math"/>
          </w:rPr>
          <m:t>W</m:t>
        </m:r>
        <m:r>
          <w:rPr>
            <w:rFonts w:ascii="Cambria Math" w:hAnsi="Cambria Math"/>
          </w:rPr>
          <m:t>I</m:t>
        </m:r>
        <m:r>
          <m:rPr>
            <m:sty m:val="p"/>
          </m:rPr>
          <w:rPr>
            <w:rFonts w:ascii="Cambria Math" w:hAnsi="Cambria Math"/>
          </w:rPr>
          <m:t>=</m:t>
        </m:r>
        <m:f>
          <m:fPr>
            <m:ctrlPr>
              <w:rPr>
                <w:rFonts w:ascii="Cambria Math" w:hAnsi="Cambria Math"/>
              </w:rPr>
            </m:ctrlPr>
          </m:fPr>
          <m:num>
            <m:r>
              <w:rPr>
                <w:rFonts w:ascii="Cambria Math" w:hAnsi="Cambria Math"/>
              </w:rPr>
              <m:t>Green</m:t>
            </m:r>
            <m:r>
              <w:rPr>
                <w:rFonts w:ascii="Cambria Math" w:hAnsi="Cambria Math"/>
              </w:rPr>
              <m:t xml:space="preserve"> (3)</m:t>
            </m:r>
            <m:r>
              <w:rPr>
                <w:rFonts w:ascii="Cambria Math" w:hAnsi="Cambria Math"/>
              </w:rPr>
              <m:t xml:space="preserve"> - </m:t>
            </m:r>
            <m:r>
              <w:rPr>
                <w:rFonts w:ascii="Cambria Math" w:hAnsi="Cambria Math"/>
              </w:rPr>
              <m:t>NIR</m:t>
            </m:r>
            <m:r>
              <w:rPr>
                <w:rFonts w:ascii="Cambria Math" w:hAnsi="Cambria Math"/>
              </w:rPr>
              <m:t xml:space="preserve"> (8A)</m:t>
            </m:r>
          </m:num>
          <m:den>
            <m:r>
              <w:rPr>
                <w:rFonts w:ascii="Cambria Math" w:hAnsi="Cambria Math"/>
              </w:rPr>
              <m:t>Green</m:t>
            </m:r>
            <m:r>
              <w:rPr>
                <w:rFonts w:ascii="Cambria Math" w:hAnsi="Cambria Math"/>
              </w:rPr>
              <m:t xml:space="preserve"> </m:t>
            </m:r>
            <m:d>
              <m:dPr>
                <m:ctrlPr>
                  <w:rPr>
                    <w:rFonts w:ascii="Cambria Math" w:hAnsi="Cambria Math"/>
                    <w:i/>
                  </w:rPr>
                </m:ctrlPr>
              </m:dPr>
              <m:e>
                <m:r>
                  <w:rPr>
                    <w:rFonts w:ascii="Cambria Math" w:hAnsi="Cambria Math"/>
                  </w:rPr>
                  <m:t>3</m:t>
                </m:r>
              </m:e>
            </m:d>
            <m:r>
              <w:rPr>
                <w:rFonts w:ascii="Cambria Math" w:hAnsi="Cambria Math"/>
              </w:rPr>
              <m:t xml:space="preserve"> </m:t>
            </m:r>
            <m:r>
              <w:rPr>
                <w:rFonts w:ascii="Cambria Math" w:hAnsi="Cambria Math"/>
              </w:rPr>
              <m:t xml:space="preserve">+ </m:t>
            </m:r>
            <m:r>
              <w:rPr>
                <w:rFonts w:ascii="Cambria Math" w:hAnsi="Cambria Math"/>
              </w:rPr>
              <m:t>NIR</m:t>
            </m:r>
            <m:r>
              <w:rPr>
                <w:rFonts w:ascii="Cambria Math" w:hAnsi="Cambria Math"/>
              </w:rPr>
              <m:t xml:space="preserve"> (8A)</m:t>
            </m:r>
          </m:den>
        </m:f>
      </m:oMath>
      <w:r>
        <w:tab/>
        <w:t>(</w:t>
      </w:r>
      <w:r w:rsidR="00FB0E21">
        <w:t>2</w:t>
      </w:r>
      <w:r>
        <w:t>)</w:t>
      </w:r>
    </w:p>
    <w:p w14:paraId="31BACFB8" w14:textId="2241EC51" w:rsidR="00FD5ECB" w:rsidRPr="00FD5ECB" w:rsidRDefault="00FD5ECB" w:rsidP="00FD5ECB">
      <w:pPr>
        <w:pStyle w:val="Caption"/>
        <w:keepNext/>
        <w:jc w:val="both"/>
        <w:rPr>
          <w:i w:val="0"/>
          <w:iCs w:val="0"/>
          <w:szCs w:val="24"/>
        </w:rPr>
      </w:pPr>
      <w:r w:rsidRPr="00FD5ECB">
        <w:rPr>
          <w:i w:val="0"/>
          <w:iCs w:val="0"/>
          <w:szCs w:val="24"/>
        </w:rPr>
        <w:t xml:space="preserve">Na </w:t>
      </w:r>
      <w:r>
        <w:rPr>
          <w:i w:val="0"/>
          <w:iCs w:val="0"/>
          <w:szCs w:val="24"/>
        </w:rPr>
        <w:t xml:space="preserve">spodnji sliki vidmio delovanje indeksa NDWI. Opazimo lahko kako različne barve je lahko vodna gladina jezera, vidni so tudi šumi, ki nastajajo na slikah zaradi </w:t>
      </w:r>
      <w:r w:rsidR="00CA08C0">
        <w:rPr>
          <w:i w:val="0"/>
          <w:iCs w:val="0"/>
          <w:szCs w:val="24"/>
        </w:rPr>
        <w:t>zunanjih</w:t>
      </w:r>
      <w:r>
        <w:rPr>
          <w:i w:val="0"/>
          <w:iCs w:val="0"/>
          <w:szCs w:val="24"/>
        </w:rPr>
        <w:t xml:space="preserve"> naravnih dejavnikov. V zgornji vrstici je vzrok šuma rahel oblak, v drugi vrstici pa umazanija ali alge na</w:t>
      </w:r>
      <w:r w:rsidR="008354F9">
        <w:rPr>
          <w:i w:val="0"/>
          <w:iCs w:val="0"/>
          <w:szCs w:val="24"/>
        </w:rPr>
        <w:t xml:space="preserve"> vodni</w:t>
      </w:r>
      <w:r>
        <w:rPr>
          <w:i w:val="0"/>
          <w:iCs w:val="0"/>
          <w:szCs w:val="24"/>
        </w:rPr>
        <w:t xml:space="preserve"> gledini.</w:t>
      </w:r>
    </w:p>
    <w:p w14:paraId="696BA092" w14:textId="19A0326A" w:rsidR="00307E27" w:rsidRDefault="00307E27" w:rsidP="00307E27">
      <w:pPr>
        <w:pStyle w:val="Caption"/>
        <w:keepNext/>
      </w:pPr>
      <w:r>
        <w:t xml:space="preserve">Slika </w:t>
      </w:r>
      <w:r>
        <w:fldChar w:fldCharType="begin"/>
      </w:r>
      <w:r>
        <w:instrText xml:space="preserve"> SEQ Slika \* ARABIC </w:instrText>
      </w:r>
      <w:r>
        <w:fldChar w:fldCharType="separate"/>
      </w:r>
      <w:r>
        <w:rPr>
          <w:noProof/>
        </w:rPr>
        <w:t>4</w:t>
      </w:r>
      <w:r>
        <w:fldChar w:fldCharType="end"/>
      </w:r>
      <w:r>
        <w:t>: Prikaz delovanja indeksa NDWI na jezeru Bilancino.</w:t>
      </w:r>
    </w:p>
    <w:p w14:paraId="400891C6" w14:textId="77777777" w:rsidR="006B2411" w:rsidRDefault="005D6A10" w:rsidP="006B2411">
      <w:pPr>
        <w:keepNext/>
        <w:jc w:val="center"/>
      </w:pPr>
      <w:r w:rsidRPr="005D6A10">
        <w:drawing>
          <wp:inline distT="0" distB="0" distL="0" distR="0" wp14:anchorId="5666B0DD" wp14:editId="351022FF">
            <wp:extent cx="4815004" cy="4016523"/>
            <wp:effectExtent l="0" t="0" r="0" b="0"/>
            <wp:docPr id="5" name="Picture 5"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map&#10;&#10;Description automatically generated"/>
                    <pic:cNvPicPr/>
                  </pic:nvPicPr>
                  <pic:blipFill>
                    <a:blip r:embed="rId14"/>
                    <a:stretch>
                      <a:fillRect/>
                    </a:stretch>
                  </pic:blipFill>
                  <pic:spPr>
                    <a:xfrm>
                      <a:off x="0" y="0"/>
                      <a:ext cx="4827405" cy="4026868"/>
                    </a:xfrm>
                    <a:prstGeom prst="rect">
                      <a:avLst/>
                    </a:prstGeom>
                  </pic:spPr>
                </pic:pic>
              </a:graphicData>
            </a:graphic>
          </wp:inline>
        </w:drawing>
      </w:r>
    </w:p>
    <w:p w14:paraId="4383B3B3" w14:textId="4F94AB5B" w:rsidR="00BD7339" w:rsidRPr="00BD7339" w:rsidRDefault="006B2411" w:rsidP="003B2DBC">
      <w:pPr>
        <w:pStyle w:val="Caption"/>
      </w:pPr>
      <w:r>
        <w:t>Vir: Lastno delo.</w:t>
      </w:r>
      <w:bookmarkStart w:id="14" w:name="_Toc66618558"/>
    </w:p>
    <w:p w14:paraId="729D9BB0" w14:textId="282BA208" w:rsidR="00F65092" w:rsidRDefault="00F65092" w:rsidP="00F65092">
      <w:pPr>
        <w:pStyle w:val="Heading2"/>
        <w:spacing w:before="0"/>
      </w:pPr>
      <w:r>
        <w:lastRenderedPageBreak/>
        <w:t>Ocenjevanje pridobljenih informacij</w:t>
      </w:r>
      <w:bookmarkEnd w:id="14"/>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bookmarkStart w:id="15" w:name="_Toc66618559"/>
      <w:r>
        <w:t>Obogatitev napovedovalnega modela</w:t>
      </w:r>
      <w:bookmarkEnd w:id="15"/>
    </w:p>
    <w:p w14:paraId="2F52AB51" w14:textId="77777777" w:rsidR="00B87E30" w:rsidRPr="00011095" w:rsidRDefault="00B87E30" w:rsidP="00B87E30">
      <w:bookmarkStart w:id="16" w:name="_Toc66618560"/>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r>
        <w:t>Zamenjava merilcev vode</w:t>
      </w:r>
      <w:bookmarkEnd w:id="16"/>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r>
        <w:lastRenderedPageBreak/>
        <w:br w:type="page"/>
      </w:r>
    </w:p>
    <w:p w14:paraId="33BA8C26" w14:textId="02B0661A" w:rsidR="00122871" w:rsidRPr="00D46B5A" w:rsidRDefault="00122871" w:rsidP="00D46B5A">
      <w:pPr>
        <w:pStyle w:val="Neotevilennaslov"/>
      </w:pPr>
      <w:bookmarkStart w:id="17" w:name="_Toc66618561"/>
      <w:r>
        <w:lastRenderedPageBreak/>
        <w:t>SKLEP</w:t>
      </w:r>
      <w:bookmarkEnd w:id="10"/>
      <w:bookmarkEnd w:id="17"/>
    </w:p>
    <w:p w14:paraId="375A2E30" w14:textId="2BF3E036" w:rsidR="007942F0" w:rsidRPr="00A574D0" w:rsidRDefault="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bookmarkStart w:id="18" w:name="_Toc478583705"/>
      <w:r w:rsidR="007942F0">
        <w:br w:type="page"/>
      </w:r>
    </w:p>
    <w:p w14:paraId="25D25BDF" w14:textId="27F5282B" w:rsidR="00122871" w:rsidRDefault="00122871" w:rsidP="00122871">
      <w:pPr>
        <w:pStyle w:val="Neotevilennaslov"/>
      </w:pPr>
      <w:bookmarkStart w:id="19" w:name="_Toc66618562"/>
      <w:r>
        <w:lastRenderedPageBreak/>
        <w:t>LITERATURA IN VIRI</w:t>
      </w:r>
      <w:bookmarkEnd w:id="18"/>
      <w:bookmarkEnd w:id="19"/>
    </w:p>
    <w:p w14:paraId="7AAA8C84" w14:textId="7E55DC91" w:rsidR="00063F0F" w:rsidRPr="00063F0F" w:rsidRDefault="00011095" w:rsidP="00063F0F">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063F0F" w:rsidRPr="00063F0F">
        <w:rPr>
          <w:rFonts w:cs="Times New Roman"/>
          <w:noProof/>
          <w:lang w:val="en-GB"/>
        </w:rPr>
        <w:t xml:space="preserve">Directorate-General for Communication. (2015). </w:t>
      </w:r>
      <w:r w:rsidR="00063F0F" w:rsidRPr="00063F0F">
        <w:rPr>
          <w:rFonts w:cs="Times New Roman"/>
          <w:i/>
          <w:iCs/>
          <w:noProof/>
          <w:lang w:val="en-GB"/>
        </w:rPr>
        <w:t>Copernicus: Europe’s eyes on earth</w:t>
      </w:r>
      <w:r w:rsidR="00063F0F" w:rsidRPr="00063F0F">
        <w:rPr>
          <w:rFonts w:cs="Times New Roman"/>
          <w:noProof/>
          <w:lang w:val="en-GB"/>
        </w:rPr>
        <w:t>. 23. https://doi.org/10.2873/93104</w:t>
      </w:r>
    </w:p>
    <w:p w14:paraId="7BDD8C40"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European Space Agency. (2015). </w:t>
      </w:r>
      <w:r w:rsidRPr="00063F0F">
        <w:rPr>
          <w:rFonts w:cs="Times New Roman"/>
          <w:i/>
          <w:iCs/>
          <w:noProof/>
          <w:lang w:val="en-GB"/>
        </w:rPr>
        <w:t>Sentinel-2 User Handbook</w:t>
      </w:r>
      <w:r w:rsidRPr="00063F0F">
        <w:rPr>
          <w:rFonts w:cs="Times New Roman"/>
          <w:noProof/>
          <w:lang w:val="en-GB"/>
        </w:rPr>
        <w:t xml:space="preserve"> (1. izd.; B. Hoersch, Ur.). European Space Agency. Pridobljeno od https://sentinels.copernicus.eu/documents/247904/685211/Sentinel-2_User_Handbook.pdf/8869acdf-fd84-43ec-ae8c-3e80a436a16c?t=1438278087000</w:t>
      </w:r>
    </w:p>
    <w:p w14:paraId="7D5A6D74"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Gao, B. C. (1996). NDWI - A normalized difference water index for remote sensing of vegetation liquid water from space. </w:t>
      </w:r>
      <w:r w:rsidRPr="00063F0F">
        <w:rPr>
          <w:rFonts w:cs="Times New Roman"/>
          <w:i/>
          <w:iCs/>
          <w:noProof/>
          <w:lang w:val="en-GB"/>
        </w:rPr>
        <w:t>Remote Sensing of Environment</w:t>
      </w:r>
      <w:r w:rsidRPr="00063F0F">
        <w:rPr>
          <w:rFonts w:cs="Times New Roman"/>
          <w:noProof/>
          <w:lang w:val="en-GB"/>
        </w:rPr>
        <w:t xml:space="preserve">, </w:t>
      </w:r>
      <w:r w:rsidRPr="00063F0F">
        <w:rPr>
          <w:rFonts w:cs="Times New Roman"/>
          <w:i/>
          <w:iCs/>
          <w:noProof/>
          <w:lang w:val="en-GB"/>
        </w:rPr>
        <w:t>58</w:t>
      </w:r>
      <w:r w:rsidRPr="00063F0F">
        <w:rPr>
          <w:rFonts w:cs="Times New Roman"/>
          <w:noProof/>
          <w:lang w:val="en-GB"/>
        </w:rPr>
        <w:t>(3), 257–266. https://doi.org/10.1016/S0034-4257(96)00067-3</w:t>
      </w:r>
    </w:p>
    <w:p w14:paraId="1126053D"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Griffith, J. A., Martinko, E. A., Whistler, J. L., &amp; Kevin, P. (2002). </w:t>
      </w:r>
      <w:r w:rsidRPr="00063F0F">
        <w:rPr>
          <w:rFonts w:cs="Times New Roman"/>
          <w:i/>
          <w:iCs/>
          <w:noProof/>
          <w:lang w:val="en-GB"/>
        </w:rPr>
        <w:t>Interrelationships among Landscapes, NDVI , and Stream Water Quality in the U. S.</w:t>
      </w:r>
      <w:r w:rsidRPr="00063F0F">
        <w:rPr>
          <w:rFonts w:cs="Times New Roman"/>
          <w:noProof/>
          <w:lang w:val="en-GB"/>
        </w:rPr>
        <w:t xml:space="preserve"> </w:t>
      </w:r>
      <w:r w:rsidRPr="00063F0F">
        <w:rPr>
          <w:rFonts w:cs="Times New Roman"/>
          <w:i/>
          <w:iCs/>
          <w:noProof/>
          <w:lang w:val="en-GB"/>
        </w:rPr>
        <w:t>12</w:t>
      </w:r>
      <w:r w:rsidRPr="00063F0F">
        <w:rPr>
          <w:rFonts w:cs="Times New Roman"/>
          <w:noProof/>
          <w:lang w:val="en-GB"/>
        </w:rPr>
        <w:t>(6), 1702–1718. Pridobljeno od https://www.jstor.org/stable/3099933</w:t>
      </w:r>
    </w:p>
    <w:p w14:paraId="7AA39FA4"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Harris, C. R., Millman, K. J., van der Walt, S. J., Gommers, R., Virtanen, P., Cournapeau, D., … Oliphant, T. E. (2020). Array programming with {NumPy}. </w:t>
      </w:r>
      <w:r w:rsidRPr="00063F0F">
        <w:rPr>
          <w:rFonts w:cs="Times New Roman"/>
          <w:i/>
          <w:iCs/>
          <w:noProof/>
          <w:lang w:val="en-GB"/>
        </w:rPr>
        <w:t>Nature</w:t>
      </w:r>
      <w:r w:rsidRPr="00063F0F">
        <w:rPr>
          <w:rFonts w:cs="Times New Roman"/>
          <w:noProof/>
          <w:lang w:val="en-GB"/>
        </w:rPr>
        <w:t xml:space="preserve">, </w:t>
      </w:r>
      <w:r w:rsidRPr="00063F0F">
        <w:rPr>
          <w:rFonts w:cs="Times New Roman"/>
          <w:i/>
          <w:iCs/>
          <w:noProof/>
          <w:lang w:val="en-GB"/>
        </w:rPr>
        <w:t>585</w:t>
      </w:r>
      <w:r w:rsidRPr="00063F0F">
        <w:rPr>
          <w:rFonts w:cs="Times New Roman"/>
          <w:noProof/>
          <w:lang w:val="en-GB"/>
        </w:rPr>
        <w:t>(7825), 357–362. https://doi.org/10.1038/s41586-020-2649-2</w:t>
      </w:r>
    </w:p>
    <w:p w14:paraId="72305667"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Margarit, G., &amp; Yagüe, J. (2020). </w:t>
      </w:r>
      <w:r w:rsidRPr="00063F0F">
        <w:rPr>
          <w:rFonts w:cs="Times New Roman"/>
          <w:i/>
          <w:iCs/>
          <w:noProof/>
          <w:lang w:val="en-GB"/>
        </w:rPr>
        <w:t>Study on the Copernicus data policy post 2020</w:t>
      </w:r>
      <w:r w:rsidRPr="00063F0F">
        <w:rPr>
          <w:rFonts w:cs="Times New Roman"/>
          <w:noProof/>
          <w:lang w:val="en-GB"/>
        </w:rPr>
        <w:t xml:space="preserve">. </w:t>
      </w:r>
      <w:r w:rsidRPr="00063F0F">
        <w:rPr>
          <w:rFonts w:cs="Times New Roman"/>
          <w:i/>
          <w:iCs/>
          <w:noProof/>
          <w:lang w:val="en-GB"/>
        </w:rPr>
        <w:t>5.0</w:t>
      </w:r>
      <w:r w:rsidRPr="00063F0F">
        <w:rPr>
          <w:rFonts w:cs="Times New Roman"/>
          <w:noProof/>
          <w:lang w:val="en-GB"/>
        </w:rPr>
        <w:t>(386). Pridobljeno od https://www.copernicus.eu/sites/default/files/2019-04/Study-on-the-Copernicus-data-policy-2019_0.pdf</w:t>
      </w:r>
    </w:p>
    <w:p w14:paraId="436FA920"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 xml:space="preserve">McFeeters, S. K. (1996). The use of the Normalized Difference Water Index (NDWI) in the delineation of open water features. </w:t>
      </w:r>
      <w:r w:rsidRPr="00063F0F">
        <w:rPr>
          <w:rFonts w:cs="Times New Roman"/>
          <w:i/>
          <w:iCs/>
          <w:noProof/>
          <w:lang w:val="en-GB"/>
        </w:rPr>
        <w:t>International Journal of Remote Sensing</w:t>
      </w:r>
      <w:r w:rsidRPr="00063F0F">
        <w:rPr>
          <w:rFonts w:cs="Times New Roman"/>
          <w:noProof/>
          <w:lang w:val="en-GB"/>
        </w:rPr>
        <w:t xml:space="preserve">, </w:t>
      </w:r>
      <w:r w:rsidRPr="00063F0F">
        <w:rPr>
          <w:rFonts w:cs="Times New Roman"/>
          <w:i/>
          <w:iCs/>
          <w:noProof/>
          <w:lang w:val="en-GB"/>
        </w:rPr>
        <w:t>17</w:t>
      </w:r>
      <w:r w:rsidRPr="00063F0F">
        <w:rPr>
          <w:rFonts w:cs="Times New Roman"/>
          <w:noProof/>
          <w:lang w:val="en-GB"/>
        </w:rPr>
        <w:t>(7), 1425–1432. https://doi.org/10.1080/01431169608948714</w:t>
      </w:r>
    </w:p>
    <w:p w14:paraId="2DB80645" w14:textId="77777777" w:rsidR="00063F0F" w:rsidRPr="00063F0F" w:rsidRDefault="00063F0F" w:rsidP="00063F0F">
      <w:pPr>
        <w:widowControl w:val="0"/>
        <w:autoSpaceDE w:val="0"/>
        <w:autoSpaceDN w:val="0"/>
        <w:adjustRightInd w:val="0"/>
        <w:ind w:left="480" w:hanging="480"/>
        <w:rPr>
          <w:rFonts w:cs="Times New Roman"/>
          <w:noProof/>
          <w:lang w:val="en-GB"/>
        </w:rPr>
      </w:pPr>
      <w:r w:rsidRPr="00063F0F">
        <w:rPr>
          <w:rFonts w:cs="Times New Roman"/>
          <w:noProof/>
          <w:lang w:val="en-GB"/>
        </w:rPr>
        <w:t>National Aeronautics and Space Administration - NASA. (2000). Measuring Vegetation (NDVI &amp; EVI). Pridobljeno 14. marec 2021., od https://earthobservatory.nasa.gov/features/MeasuringVegetation/measuring_vegetation_2.php</w:t>
      </w:r>
    </w:p>
    <w:p w14:paraId="07D55026" w14:textId="77777777" w:rsidR="00063F0F" w:rsidRPr="00063F0F" w:rsidRDefault="00063F0F" w:rsidP="00063F0F">
      <w:pPr>
        <w:widowControl w:val="0"/>
        <w:autoSpaceDE w:val="0"/>
        <w:autoSpaceDN w:val="0"/>
        <w:adjustRightInd w:val="0"/>
        <w:ind w:left="480" w:hanging="480"/>
        <w:rPr>
          <w:rFonts w:cs="Times New Roman"/>
          <w:noProof/>
        </w:rPr>
      </w:pPr>
      <w:r w:rsidRPr="00063F0F">
        <w:rPr>
          <w:rFonts w:cs="Times New Roman"/>
          <w:noProof/>
          <w:lang w:val="en-GB"/>
        </w:rPr>
        <w:t xml:space="preserve">Pena-Regueiro, J., Sebastiá-Frasquet, M. T., Estornell, J., &amp; Aguilar-Maldonado, J. A. (2020). Sentinel-2 application to the surface characterization of small water bodies in Wetlands. </w:t>
      </w:r>
      <w:r w:rsidRPr="00063F0F">
        <w:rPr>
          <w:rFonts w:cs="Times New Roman"/>
          <w:i/>
          <w:iCs/>
          <w:noProof/>
          <w:lang w:val="en-GB"/>
        </w:rPr>
        <w:t>Water (Switzerland)</w:t>
      </w:r>
      <w:r w:rsidRPr="00063F0F">
        <w:rPr>
          <w:rFonts w:cs="Times New Roman"/>
          <w:noProof/>
          <w:lang w:val="en-GB"/>
        </w:rPr>
        <w:t xml:space="preserve">, </w:t>
      </w:r>
      <w:r w:rsidRPr="00063F0F">
        <w:rPr>
          <w:rFonts w:cs="Times New Roman"/>
          <w:i/>
          <w:iCs/>
          <w:noProof/>
          <w:lang w:val="en-GB"/>
        </w:rPr>
        <w:t>12</w:t>
      </w:r>
      <w:r w:rsidRPr="00063F0F">
        <w:rPr>
          <w:rFonts w:cs="Times New Roman"/>
          <w:noProof/>
          <w:lang w:val="en-GB"/>
        </w:rPr>
        <w:t>(5). https://doi.org/10.3390/w12051487</w:t>
      </w:r>
    </w:p>
    <w:p w14:paraId="0312CE5E" w14:textId="1D70756F" w:rsidR="00011095" w:rsidRPr="00011095" w:rsidRDefault="00011095" w:rsidP="00063F0F">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0" w:name="_Toc478583706"/>
      <w:r>
        <w:br w:type="page"/>
      </w:r>
    </w:p>
    <w:p w14:paraId="4AAE2F67" w14:textId="11B9AF0C" w:rsidR="00376D42" w:rsidRDefault="00376D42" w:rsidP="006C64B8">
      <w:pPr>
        <w:pStyle w:val="Neotevilennaslov"/>
        <w:spacing w:after="0"/>
        <w:jc w:val="center"/>
        <w:sectPr w:rsidR="00376D42" w:rsidSect="00514F68">
          <w:footerReference w:type="default" r:id="rId15"/>
          <w:type w:val="oddPage"/>
          <w:pgSz w:w="11906" w:h="16838" w:code="9"/>
          <w:pgMar w:top="1418" w:right="1418" w:bottom="1418" w:left="1418" w:header="709" w:footer="709" w:gutter="284"/>
          <w:pgNumType w:start="1"/>
          <w:cols w:space="708"/>
          <w:vAlign w:val="center"/>
          <w:docGrid w:linePitch="360"/>
        </w:sectPr>
      </w:pPr>
      <w:bookmarkStart w:id="21" w:name="_Toc66618563"/>
      <w:r>
        <w:lastRenderedPageBreak/>
        <w:t>PRILOGE</w:t>
      </w:r>
      <w:bookmarkEnd w:id="20"/>
      <w:bookmarkEnd w:id="21"/>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39F5B187" w:rsidR="00376D42" w:rsidRDefault="00E563D2" w:rsidP="00E563D2">
      <w:pPr>
        <w:pStyle w:val="Naslovpriloge"/>
      </w:pPr>
      <w:bookmarkStart w:id="22" w:name="_Toc66531636"/>
      <w:r>
        <w:lastRenderedPageBreak/>
        <w:t xml:space="preserve">Priloga </w:t>
      </w:r>
      <w:r w:rsidR="00D348B7">
        <w:fldChar w:fldCharType="begin"/>
      </w:r>
      <w:r w:rsidR="00D348B7">
        <w:instrText xml:space="preserve"> SEQ Priloga \* ARABIC </w:instrText>
      </w:r>
      <w:r w:rsidR="00D348B7">
        <w:fldChar w:fldCharType="separate"/>
      </w:r>
      <w:r w:rsidR="00497424">
        <w:rPr>
          <w:noProof/>
        </w:rPr>
        <w:t>1</w:t>
      </w:r>
      <w:r w:rsidR="00D348B7">
        <w:rPr>
          <w:noProof/>
        </w:rPr>
        <w:fldChar w:fldCharType="end"/>
      </w:r>
      <w:r>
        <w:t xml:space="preserve">: </w:t>
      </w:r>
      <w:r w:rsidRPr="00E563D2">
        <w:t>Ne aeterno civibus assentior sit, ne ius homero soleat pertinacia.</w:t>
      </w:r>
      <w:bookmarkEnd w:id="22"/>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0275F870" w14:textId="6D3DA78A" w:rsidR="00E563D2" w:rsidRP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sectPr w:rsidR="00E563D2" w:rsidRPr="00E563D2" w:rsidSect="00E563D2">
      <w:footerReference w:type="default" r:id="rId16"/>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FEE687" w14:textId="77777777" w:rsidR="00BC08FB" w:rsidRDefault="00BC08FB" w:rsidP="00BA04E6">
      <w:pPr>
        <w:spacing w:after="0" w:line="240" w:lineRule="auto"/>
      </w:pPr>
      <w:r>
        <w:separator/>
      </w:r>
    </w:p>
  </w:endnote>
  <w:endnote w:type="continuationSeparator" w:id="0">
    <w:p w14:paraId="0ED14FAB" w14:textId="77777777" w:rsidR="00BC08FB" w:rsidRDefault="00BC08FB" w:rsidP="00BA04E6">
      <w:pPr>
        <w:spacing w:after="0" w:line="240" w:lineRule="auto"/>
      </w:pPr>
      <w:r>
        <w:continuationSeparator/>
      </w:r>
    </w:p>
  </w:endnote>
  <w:endnote w:type="continuationNotice" w:id="1">
    <w:p w14:paraId="45B52E9B" w14:textId="77777777" w:rsidR="00BC08FB" w:rsidRDefault="00BC08F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9460417"/>
      <w:docPartObj>
        <w:docPartGallery w:val="Page Numbers (Bottom of Page)"/>
        <w:docPartUnique/>
      </w:docPartObj>
    </w:sdtPr>
    <w:sdtContent>
      <w:p w14:paraId="4A82007A" w14:textId="0D807C14" w:rsidR="002631A0" w:rsidRDefault="002631A0" w:rsidP="00263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E63924" w14:textId="77777777" w:rsidR="002631A0" w:rsidRDefault="002631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Content>
      <w:p w14:paraId="1069EF9E" w14:textId="0D126F45" w:rsidR="002631A0" w:rsidRPr="005A5E9B" w:rsidRDefault="002631A0" w:rsidP="00BA04E6">
        <w:pPr>
          <w:pStyle w:val="Footer"/>
          <w:jc w:val="center"/>
        </w:pPr>
        <w:r w:rsidRPr="005A5E9B">
          <w:fldChar w:fldCharType="begin"/>
        </w:r>
        <w:r w:rsidRPr="005A5E9B">
          <w:instrText>PAGE   \* MERGEFORMAT</w:instrText>
        </w:r>
        <w:r w:rsidRPr="005A5E9B">
          <w:fldChar w:fldCharType="separate"/>
        </w:r>
        <w:r>
          <w:rPr>
            <w:noProof/>
          </w:rPr>
          <w:t>ii</w:t>
        </w:r>
        <w:r w:rsidRPr="005A5E9B">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4954859"/>
      <w:docPartObj>
        <w:docPartGallery w:val="Page Numbers (Bottom of Page)"/>
        <w:docPartUnique/>
      </w:docPartObj>
    </w:sdtPr>
    <w:sdtContent>
      <w:p w14:paraId="0FD33B39" w14:textId="637A2CE7" w:rsidR="002631A0" w:rsidRDefault="002631A0" w:rsidP="00263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B9415A1" w14:textId="77777777" w:rsidR="002631A0" w:rsidRDefault="002631A0" w:rsidP="00BA04E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Content>
      <w:p w14:paraId="6B07D039" w14:textId="0505AEF1" w:rsidR="002631A0" w:rsidRPr="005A5E9B" w:rsidRDefault="002631A0" w:rsidP="005A5E9B">
        <w:pPr>
          <w:pStyle w:val="Footer"/>
          <w:tabs>
            <w:tab w:val="clear" w:pos="9072"/>
          </w:tabs>
          <w:jc w:val="center"/>
        </w:pPr>
        <w:r w:rsidRPr="005A5E9B">
          <w:fldChar w:fldCharType="begin"/>
        </w:r>
        <w:r w:rsidRPr="005A5E9B">
          <w:instrText>PAGE   \* MERGEFORMAT</w:instrText>
        </w:r>
        <w:r w:rsidRPr="005A5E9B">
          <w:fldChar w:fldCharType="separate"/>
        </w:r>
        <w:r>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2868B9" w14:textId="77777777" w:rsidR="00BC08FB" w:rsidRDefault="00BC08FB" w:rsidP="00BA04E6">
      <w:pPr>
        <w:spacing w:after="0" w:line="240" w:lineRule="auto"/>
      </w:pPr>
      <w:r>
        <w:separator/>
      </w:r>
    </w:p>
  </w:footnote>
  <w:footnote w:type="continuationSeparator" w:id="0">
    <w:p w14:paraId="146500F3" w14:textId="77777777" w:rsidR="00BC08FB" w:rsidRDefault="00BC08FB" w:rsidP="00BA04E6">
      <w:pPr>
        <w:spacing w:after="0" w:line="240" w:lineRule="auto"/>
      </w:pPr>
      <w:r>
        <w:continuationSeparator/>
      </w:r>
    </w:p>
  </w:footnote>
  <w:footnote w:type="continuationNotice" w:id="1">
    <w:p w14:paraId="5DAA239B" w14:textId="77777777" w:rsidR="00BC08FB" w:rsidRDefault="00BC08F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8B23201"/>
    <w:multiLevelType w:val="hybridMultilevel"/>
    <w:tmpl w:val="8D52136C"/>
    <w:lvl w:ilvl="0" w:tplc="FB9AD29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7"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8"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6"/>
  </w:num>
  <w:num w:numId="4">
    <w:abstractNumId w:val="3"/>
  </w:num>
  <w:num w:numId="5">
    <w:abstractNumId w:val="16"/>
  </w:num>
  <w:num w:numId="6">
    <w:abstractNumId w:val="7"/>
  </w:num>
  <w:num w:numId="7">
    <w:abstractNumId w:val="5"/>
  </w:num>
  <w:num w:numId="8">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5"/>
  </w:num>
  <w:num w:numId="12">
    <w:abstractNumId w:val="0"/>
  </w:num>
  <w:num w:numId="13">
    <w:abstractNumId w:val="1"/>
  </w:num>
  <w:num w:numId="14">
    <w:abstractNumId w:val="2"/>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7"/>
  </w:num>
  <w:num w:numId="22">
    <w:abstractNumId w:val="18"/>
  </w:num>
  <w:num w:numId="23">
    <w:abstractNumId w:val="13"/>
    <w:lvlOverride w:ilvl="0">
      <w:startOverride w:val="1"/>
    </w:lvlOverride>
  </w:num>
  <w:num w:numId="24">
    <w:abstractNumId w:val="6"/>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3"/>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229"/>
    <w:rsid w:val="00011BC0"/>
    <w:rsid w:val="00011C89"/>
    <w:rsid w:val="0002020A"/>
    <w:rsid w:val="00023B48"/>
    <w:rsid w:val="0002634C"/>
    <w:rsid w:val="000307F7"/>
    <w:rsid w:val="00032553"/>
    <w:rsid w:val="00033CA7"/>
    <w:rsid w:val="00040AB4"/>
    <w:rsid w:val="000423DF"/>
    <w:rsid w:val="00044A8E"/>
    <w:rsid w:val="00046930"/>
    <w:rsid w:val="0005130D"/>
    <w:rsid w:val="00051935"/>
    <w:rsid w:val="000527EE"/>
    <w:rsid w:val="00061B33"/>
    <w:rsid w:val="00063F0F"/>
    <w:rsid w:val="000658AA"/>
    <w:rsid w:val="000677C0"/>
    <w:rsid w:val="00070077"/>
    <w:rsid w:val="000743F5"/>
    <w:rsid w:val="00075184"/>
    <w:rsid w:val="0007549E"/>
    <w:rsid w:val="00076EA5"/>
    <w:rsid w:val="00077952"/>
    <w:rsid w:val="00077DF2"/>
    <w:rsid w:val="0008212C"/>
    <w:rsid w:val="000822CD"/>
    <w:rsid w:val="000845B0"/>
    <w:rsid w:val="00090189"/>
    <w:rsid w:val="00090F99"/>
    <w:rsid w:val="00094CEA"/>
    <w:rsid w:val="00096C7D"/>
    <w:rsid w:val="0009774B"/>
    <w:rsid w:val="000A03A7"/>
    <w:rsid w:val="000A0E4E"/>
    <w:rsid w:val="000A44B0"/>
    <w:rsid w:val="000B3689"/>
    <w:rsid w:val="000B5233"/>
    <w:rsid w:val="000B675A"/>
    <w:rsid w:val="000C3950"/>
    <w:rsid w:val="000D2B8D"/>
    <w:rsid w:val="000D3AFC"/>
    <w:rsid w:val="000D4CF8"/>
    <w:rsid w:val="000D63AA"/>
    <w:rsid w:val="000D77AC"/>
    <w:rsid w:val="000E2368"/>
    <w:rsid w:val="000E285C"/>
    <w:rsid w:val="000E7894"/>
    <w:rsid w:val="000F1DCC"/>
    <w:rsid w:val="000F3FF0"/>
    <w:rsid w:val="000F546F"/>
    <w:rsid w:val="000F61D1"/>
    <w:rsid w:val="001052A6"/>
    <w:rsid w:val="001074E4"/>
    <w:rsid w:val="00110085"/>
    <w:rsid w:val="0011014B"/>
    <w:rsid w:val="00110765"/>
    <w:rsid w:val="00121177"/>
    <w:rsid w:val="00121580"/>
    <w:rsid w:val="00122871"/>
    <w:rsid w:val="00124300"/>
    <w:rsid w:val="00130487"/>
    <w:rsid w:val="00130703"/>
    <w:rsid w:val="00130AF9"/>
    <w:rsid w:val="0013116E"/>
    <w:rsid w:val="00134A8C"/>
    <w:rsid w:val="001419F1"/>
    <w:rsid w:val="00142E42"/>
    <w:rsid w:val="00144FB3"/>
    <w:rsid w:val="001508A9"/>
    <w:rsid w:val="00167781"/>
    <w:rsid w:val="00172891"/>
    <w:rsid w:val="00174611"/>
    <w:rsid w:val="00174A3A"/>
    <w:rsid w:val="00176A76"/>
    <w:rsid w:val="0017735E"/>
    <w:rsid w:val="00180F55"/>
    <w:rsid w:val="0018200E"/>
    <w:rsid w:val="00185FC4"/>
    <w:rsid w:val="00186AD2"/>
    <w:rsid w:val="0019200A"/>
    <w:rsid w:val="00192B83"/>
    <w:rsid w:val="001A0705"/>
    <w:rsid w:val="001A0A0A"/>
    <w:rsid w:val="001B1F44"/>
    <w:rsid w:val="001B2867"/>
    <w:rsid w:val="001C2130"/>
    <w:rsid w:val="001C311D"/>
    <w:rsid w:val="001C5A92"/>
    <w:rsid w:val="001D0359"/>
    <w:rsid w:val="001D645C"/>
    <w:rsid w:val="001E04A7"/>
    <w:rsid w:val="001E173C"/>
    <w:rsid w:val="001E255C"/>
    <w:rsid w:val="001E3734"/>
    <w:rsid w:val="001F01B2"/>
    <w:rsid w:val="001F3434"/>
    <w:rsid w:val="001F6D76"/>
    <w:rsid w:val="002009E7"/>
    <w:rsid w:val="0020160C"/>
    <w:rsid w:val="00203E6F"/>
    <w:rsid w:val="0020428B"/>
    <w:rsid w:val="00204C94"/>
    <w:rsid w:val="00205272"/>
    <w:rsid w:val="002105E1"/>
    <w:rsid w:val="00210A03"/>
    <w:rsid w:val="00227E56"/>
    <w:rsid w:val="00230098"/>
    <w:rsid w:val="00234678"/>
    <w:rsid w:val="00234947"/>
    <w:rsid w:val="00237EE4"/>
    <w:rsid w:val="002425A4"/>
    <w:rsid w:val="002425A8"/>
    <w:rsid w:val="00242969"/>
    <w:rsid w:val="0024341B"/>
    <w:rsid w:val="00247D7F"/>
    <w:rsid w:val="00250815"/>
    <w:rsid w:val="00251189"/>
    <w:rsid w:val="00251EFB"/>
    <w:rsid w:val="00255402"/>
    <w:rsid w:val="00255E7F"/>
    <w:rsid w:val="0025638F"/>
    <w:rsid w:val="002631A0"/>
    <w:rsid w:val="002649E3"/>
    <w:rsid w:val="00281E62"/>
    <w:rsid w:val="002824A5"/>
    <w:rsid w:val="00284FA6"/>
    <w:rsid w:val="002857B1"/>
    <w:rsid w:val="00292553"/>
    <w:rsid w:val="002A0257"/>
    <w:rsid w:val="002A66A7"/>
    <w:rsid w:val="002B2D05"/>
    <w:rsid w:val="002C14CA"/>
    <w:rsid w:val="002C3B8B"/>
    <w:rsid w:val="002D0F98"/>
    <w:rsid w:val="002E1847"/>
    <w:rsid w:val="002E5C7E"/>
    <w:rsid w:val="002F2B76"/>
    <w:rsid w:val="002F41CE"/>
    <w:rsid w:val="002F6F93"/>
    <w:rsid w:val="00301066"/>
    <w:rsid w:val="00302688"/>
    <w:rsid w:val="00302D15"/>
    <w:rsid w:val="00303361"/>
    <w:rsid w:val="00304F82"/>
    <w:rsid w:val="00307E27"/>
    <w:rsid w:val="003116E7"/>
    <w:rsid w:val="00317DF3"/>
    <w:rsid w:val="00322E84"/>
    <w:rsid w:val="0032365C"/>
    <w:rsid w:val="00327C82"/>
    <w:rsid w:val="00340323"/>
    <w:rsid w:val="00342655"/>
    <w:rsid w:val="00344C10"/>
    <w:rsid w:val="00352C71"/>
    <w:rsid w:val="0035595F"/>
    <w:rsid w:val="003602AB"/>
    <w:rsid w:val="00361172"/>
    <w:rsid w:val="00362188"/>
    <w:rsid w:val="003707A9"/>
    <w:rsid w:val="00374935"/>
    <w:rsid w:val="00376D42"/>
    <w:rsid w:val="00377C38"/>
    <w:rsid w:val="00377E03"/>
    <w:rsid w:val="00380335"/>
    <w:rsid w:val="00381171"/>
    <w:rsid w:val="00382C46"/>
    <w:rsid w:val="00384067"/>
    <w:rsid w:val="00387FD4"/>
    <w:rsid w:val="00393ADC"/>
    <w:rsid w:val="00394D69"/>
    <w:rsid w:val="00397118"/>
    <w:rsid w:val="003A15DC"/>
    <w:rsid w:val="003B2DBC"/>
    <w:rsid w:val="003B3D54"/>
    <w:rsid w:val="003B5AB3"/>
    <w:rsid w:val="003B5C2D"/>
    <w:rsid w:val="003C13FD"/>
    <w:rsid w:val="003C18F1"/>
    <w:rsid w:val="003C19C9"/>
    <w:rsid w:val="003C3591"/>
    <w:rsid w:val="003C4F60"/>
    <w:rsid w:val="003D1D3C"/>
    <w:rsid w:val="003D3155"/>
    <w:rsid w:val="003D761E"/>
    <w:rsid w:val="003E0141"/>
    <w:rsid w:val="003F2140"/>
    <w:rsid w:val="003F6F96"/>
    <w:rsid w:val="003F73C3"/>
    <w:rsid w:val="00403408"/>
    <w:rsid w:val="00411B1B"/>
    <w:rsid w:val="004121E7"/>
    <w:rsid w:val="00412C86"/>
    <w:rsid w:val="00412F80"/>
    <w:rsid w:val="00434147"/>
    <w:rsid w:val="00440233"/>
    <w:rsid w:val="0044319D"/>
    <w:rsid w:val="0044374B"/>
    <w:rsid w:val="00443751"/>
    <w:rsid w:val="00443CE9"/>
    <w:rsid w:val="004441AD"/>
    <w:rsid w:val="00444A76"/>
    <w:rsid w:val="00446C8E"/>
    <w:rsid w:val="00452F33"/>
    <w:rsid w:val="00455F61"/>
    <w:rsid w:val="00457372"/>
    <w:rsid w:val="00464160"/>
    <w:rsid w:val="004645C7"/>
    <w:rsid w:val="00466348"/>
    <w:rsid w:val="00471B59"/>
    <w:rsid w:val="004731ED"/>
    <w:rsid w:val="00480CFE"/>
    <w:rsid w:val="004819D3"/>
    <w:rsid w:val="004877F4"/>
    <w:rsid w:val="0049030A"/>
    <w:rsid w:val="00492661"/>
    <w:rsid w:val="0049295C"/>
    <w:rsid w:val="00493FE7"/>
    <w:rsid w:val="00496DAA"/>
    <w:rsid w:val="00497424"/>
    <w:rsid w:val="004A059C"/>
    <w:rsid w:val="004A17CE"/>
    <w:rsid w:val="004A3243"/>
    <w:rsid w:val="004A6C4D"/>
    <w:rsid w:val="004A7C65"/>
    <w:rsid w:val="004B3688"/>
    <w:rsid w:val="004B62B1"/>
    <w:rsid w:val="004B633B"/>
    <w:rsid w:val="004C1EC9"/>
    <w:rsid w:val="004C5AAF"/>
    <w:rsid w:val="004C5E2B"/>
    <w:rsid w:val="004D098E"/>
    <w:rsid w:val="004D5871"/>
    <w:rsid w:val="004D5A39"/>
    <w:rsid w:val="004D6CA5"/>
    <w:rsid w:val="004E1E5B"/>
    <w:rsid w:val="004E232D"/>
    <w:rsid w:val="004E2C73"/>
    <w:rsid w:val="004E3B3D"/>
    <w:rsid w:val="004E4EED"/>
    <w:rsid w:val="004E51A6"/>
    <w:rsid w:val="004F0607"/>
    <w:rsid w:val="004F1A4D"/>
    <w:rsid w:val="004F26FE"/>
    <w:rsid w:val="004F32E2"/>
    <w:rsid w:val="004F5002"/>
    <w:rsid w:val="00500235"/>
    <w:rsid w:val="005008DB"/>
    <w:rsid w:val="0050152D"/>
    <w:rsid w:val="00505656"/>
    <w:rsid w:val="0050773B"/>
    <w:rsid w:val="00514F68"/>
    <w:rsid w:val="00521809"/>
    <w:rsid w:val="00522C25"/>
    <w:rsid w:val="00524496"/>
    <w:rsid w:val="00525923"/>
    <w:rsid w:val="005323A0"/>
    <w:rsid w:val="00537BCC"/>
    <w:rsid w:val="00543205"/>
    <w:rsid w:val="00544FFC"/>
    <w:rsid w:val="00553634"/>
    <w:rsid w:val="00557DF3"/>
    <w:rsid w:val="00561456"/>
    <w:rsid w:val="00562F24"/>
    <w:rsid w:val="0056471B"/>
    <w:rsid w:val="005749ED"/>
    <w:rsid w:val="00575A18"/>
    <w:rsid w:val="0057772D"/>
    <w:rsid w:val="00583027"/>
    <w:rsid w:val="00584C64"/>
    <w:rsid w:val="00586BFA"/>
    <w:rsid w:val="00586DDB"/>
    <w:rsid w:val="005929DD"/>
    <w:rsid w:val="00597661"/>
    <w:rsid w:val="005A5E9B"/>
    <w:rsid w:val="005B6983"/>
    <w:rsid w:val="005C0793"/>
    <w:rsid w:val="005C39D1"/>
    <w:rsid w:val="005C7E77"/>
    <w:rsid w:val="005D3E3C"/>
    <w:rsid w:val="005D4FD4"/>
    <w:rsid w:val="005D5480"/>
    <w:rsid w:val="005D6A10"/>
    <w:rsid w:val="005E3C69"/>
    <w:rsid w:val="005F5456"/>
    <w:rsid w:val="0060587B"/>
    <w:rsid w:val="00607AE1"/>
    <w:rsid w:val="00615DFC"/>
    <w:rsid w:val="00626FBD"/>
    <w:rsid w:val="0063256F"/>
    <w:rsid w:val="0063707E"/>
    <w:rsid w:val="00641D3E"/>
    <w:rsid w:val="0064217C"/>
    <w:rsid w:val="00644C2C"/>
    <w:rsid w:val="00645E68"/>
    <w:rsid w:val="0064682D"/>
    <w:rsid w:val="006477A5"/>
    <w:rsid w:val="0065261C"/>
    <w:rsid w:val="00660598"/>
    <w:rsid w:val="00661CA2"/>
    <w:rsid w:val="00666827"/>
    <w:rsid w:val="00670055"/>
    <w:rsid w:val="006712EF"/>
    <w:rsid w:val="006718F5"/>
    <w:rsid w:val="006721B6"/>
    <w:rsid w:val="00672737"/>
    <w:rsid w:val="00673A1D"/>
    <w:rsid w:val="00680B94"/>
    <w:rsid w:val="006844A3"/>
    <w:rsid w:val="00684D87"/>
    <w:rsid w:val="006919C9"/>
    <w:rsid w:val="006923B9"/>
    <w:rsid w:val="006929FF"/>
    <w:rsid w:val="00692C7E"/>
    <w:rsid w:val="00693498"/>
    <w:rsid w:val="00696085"/>
    <w:rsid w:val="006A3BA3"/>
    <w:rsid w:val="006A7558"/>
    <w:rsid w:val="006B2411"/>
    <w:rsid w:val="006B523E"/>
    <w:rsid w:val="006B7C84"/>
    <w:rsid w:val="006C1C4B"/>
    <w:rsid w:val="006C304A"/>
    <w:rsid w:val="006C4116"/>
    <w:rsid w:val="006C6223"/>
    <w:rsid w:val="006C64B8"/>
    <w:rsid w:val="006D4DC5"/>
    <w:rsid w:val="006D4EA6"/>
    <w:rsid w:val="006D628D"/>
    <w:rsid w:val="006D70C8"/>
    <w:rsid w:val="006E0CCD"/>
    <w:rsid w:val="006E21C1"/>
    <w:rsid w:val="006E5BE0"/>
    <w:rsid w:val="006F2DAF"/>
    <w:rsid w:val="006F5345"/>
    <w:rsid w:val="006F698A"/>
    <w:rsid w:val="0070164B"/>
    <w:rsid w:val="00701ADB"/>
    <w:rsid w:val="007049E4"/>
    <w:rsid w:val="00705753"/>
    <w:rsid w:val="007116F7"/>
    <w:rsid w:val="0071515E"/>
    <w:rsid w:val="00720F51"/>
    <w:rsid w:val="00726279"/>
    <w:rsid w:val="007276FF"/>
    <w:rsid w:val="00727AF1"/>
    <w:rsid w:val="007343C0"/>
    <w:rsid w:val="0074026E"/>
    <w:rsid w:val="00741323"/>
    <w:rsid w:val="007434A1"/>
    <w:rsid w:val="00744A97"/>
    <w:rsid w:val="0075166D"/>
    <w:rsid w:val="00754AA4"/>
    <w:rsid w:val="00761253"/>
    <w:rsid w:val="00761EAA"/>
    <w:rsid w:val="00762152"/>
    <w:rsid w:val="007622F1"/>
    <w:rsid w:val="007628E2"/>
    <w:rsid w:val="00762F57"/>
    <w:rsid w:val="00763361"/>
    <w:rsid w:val="00764B2B"/>
    <w:rsid w:val="0076682E"/>
    <w:rsid w:val="00770244"/>
    <w:rsid w:val="00775CDA"/>
    <w:rsid w:val="00776423"/>
    <w:rsid w:val="00780E9F"/>
    <w:rsid w:val="00787CE8"/>
    <w:rsid w:val="007905FB"/>
    <w:rsid w:val="0079084F"/>
    <w:rsid w:val="0079192F"/>
    <w:rsid w:val="00791D18"/>
    <w:rsid w:val="00794291"/>
    <w:rsid w:val="007942F0"/>
    <w:rsid w:val="00795306"/>
    <w:rsid w:val="007A1B40"/>
    <w:rsid w:val="007B16A2"/>
    <w:rsid w:val="007B201B"/>
    <w:rsid w:val="007B567B"/>
    <w:rsid w:val="007B71F9"/>
    <w:rsid w:val="007B7488"/>
    <w:rsid w:val="007C029F"/>
    <w:rsid w:val="007C14A1"/>
    <w:rsid w:val="007D4140"/>
    <w:rsid w:val="007D65F2"/>
    <w:rsid w:val="007E1408"/>
    <w:rsid w:val="007E7221"/>
    <w:rsid w:val="007F076E"/>
    <w:rsid w:val="007F0D0F"/>
    <w:rsid w:val="007F697C"/>
    <w:rsid w:val="0081055C"/>
    <w:rsid w:val="0081222A"/>
    <w:rsid w:val="00812418"/>
    <w:rsid w:val="00813850"/>
    <w:rsid w:val="00825E06"/>
    <w:rsid w:val="00826BAC"/>
    <w:rsid w:val="0083456A"/>
    <w:rsid w:val="008354F9"/>
    <w:rsid w:val="0084087A"/>
    <w:rsid w:val="0084466F"/>
    <w:rsid w:val="008514A8"/>
    <w:rsid w:val="00853AB4"/>
    <w:rsid w:val="00860C2F"/>
    <w:rsid w:val="00865CE0"/>
    <w:rsid w:val="008668FF"/>
    <w:rsid w:val="008701BE"/>
    <w:rsid w:val="00874120"/>
    <w:rsid w:val="00890261"/>
    <w:rsid w:val="00893134"/>
    <w:rsid w:val="00894720"/>
    <w:rsid w:val="00895CFC"/>
    <w:rsid w:val="00895F42"/>
    <w:rsid w:val="00896D3D"/>
    <w:rsid w:val="008B2C15"/>
    <w:rsid w:val="008B5BCC"/>
    <w:rsid w:val="008C5371"/>
    <w:rsid w:val="008D1C52"/>
    <w:rsid w:val="008D4171"/>
    <w:rsid w:val="008D5068"/>
    <w:rsid w:val="008D7075"/>
    <w:rsid w:val="008E49C5"/>
    <w:rsid w:val="008E7F8E"/>
    <w:rsid w:val="008F194F"/>
    <w:rsid w:val="008F20DD"/>
    <w:rsid w:val="008F5B43"/>
    <w:rsid w:val="00902B12"/>
    <w:rsid w:val="00907215"/>
    <w:rsid w:val="009367B7"/>
    <w:rsid w:val="0094404B"/>
    <w:rsid w:val="00951E91"/>
    <w:rsid w:val="00952ADC"/>
    <w:rsid w:val="0096373B"/>
    <w:rsid w:val="0096724B"/>
    <w:rsid w:val="00967A8F"/>
    <w:rsid w:val="00974818"/>
    <w:rsid w:val="0098151B"/>
    <w:rsid w:val="00981765"/>
    <w:rsid w:val="0098351A"/>
    <w:rsid w:val="00985CB9"/>
    <w:rsid w:val="00986B6B"/>
    <w:rsid w:val="009A16F4"/>
    <w:rsid w:val="009C0B47"/>
    <w:rsid w:val="009C1C96"/>
    <w:rsid w:val="009C208D"/>
    <w:rsid w:val="009C3E9E"/>
    <w:rsid w:val="009C4885"/>
    <w:rsid w:val="009D119F"/>
    <w:rsid w:val="009D24B8"/>
    <w:rsid w:val="009D2BE5"/>
    <w:rsid w:val="009D2C28"/>
    <w:rsid w:val="009D3451"/>
    <w:rsid w:val="009D5843"/>
    <w:rsid w:val="009E38D3"/>
    <w:rsid w:val="009E3AF5"/>
    <w:rsid w:val="009E6FA0"/>
    <w:rsid w:val="009F0C85"/>
    <w:rsid w:val="009F1012"/>
    <w:rsid w:val="009F46F6"/>
    <w:rsid w:val="009F64E6"/>
    <w:rsid w:val="00A00388"/>
    <w:rsid w:val="00A006A8"/>
    <w:rsid w:val="00A0102C"/>
    <w:rsid w:val="00A03F87"/>
    <w:rsid w:val="00A04C0D"/>
    <w:rsid w:val="00A04DB8"/>
    <w:rsid w:val="00A05E61"/>
    <w:rsid w:val="00A10B94"/>
    <w:rsid w:val="00A123C4"/>
    <w:rsid w:val="00A170D7"/>
    <w:rsid w:val="00A20B2F"/>
    <w:rsid w:val="00A24747"/>
    <w:rsid w:val="00A27109"/>
    <w:rsid w:val="00A276B0"/>
    <w:rsid w:val="00A30CAD"/>
    <w:rsid w:val="00A31DDE"/>
    <w:rsid w:val="00A321B4"/>
    <w:rsid w:val="00A378BD"/>
    <w:rsid w:val="00A37B7D"/>
    <w:rsid w:val="00A421B9"/>
    <w:rsid w:val="00A44209"/>
    <w:rsid w:val="00A46D60"/>
    <w:rsid w:val="00A52F27"/>
    <w:rsid w:val="00A537C0"/>
    <w:rsid w:val="00A53912"/>
    <w:rsid w:val="00A574D0"/>
    <w:rsid w:val="00A65F69"/>
    <w:rsid w:val="00A84251"/>
    <w:rsid w:val="00A85474"/>
    <w:rsid w:val="00A8795F"/>
    <w:rsid w:val="00A87C5A"/>
    <w:rsid w:val="00A9104B"/>
    <w:rsid w:val="00A950B4"/>
    <w:rsid w:val="00AB5114"/>
    <w:rsid w:val="00AB6892"/>
    <w:rsid w:val="00AB69C2"/>
    <w:rsid w:val="00AB7627"/>
    <w:rsid w:val="00AC1687"/>
    <w:rsid w:val="00AD08F4"/>
    <w:rsid w:val="00AD4A93"/>
    <w:rsid w:val="00AD5BB7"/>
    <w:rsid w:val="00AD7E21"/>
    <w:rsid w:val="00AF3638"/>
    <w:rsid w:val="00AF5ABC"/>
    <w:rsid w:val="00B047CB"/>
    <w:rsid w:val="00B11372"/>
    <w:rsid w:val="00B11CFB"/>
    <w:rsid w:val="00B129D0"/>
    <w:rsid w:val="00B135AF"/>
    <w:rsid w:val="00B13A8A"/>
    <w:rsid w:val="00B14D84"/>
    <w:rsid w:val="00B163AB"/>
    <w:rsid w:val="00B238FF"/>
    <w:rsid w:val="00B24364"/>
    <w:rsid w:val="00B270CE"/>
    <w:rsid w:val="00B34489"/>
    <w:rsid w:val="00B351FD"/>
    <w:rsid w:val="00B378E2"/>
    <w:rsid w:val="00B42EEC"/>
    <w:rsid w:val="00B463A5"/>
    <w:rsid w:val="00B50354"/>
    <w:rsid w:val="00B50CCA"/>
    <w:rsid w:val="00B53F15"/>
    <w:rsid w:val="00B54B5E"/>
    <w:rsid w:val="00B5539D"/>
    <w:rsid w:val="00B63B29"/>
    <w:rsid w:val="00B654D0"/>
    <w:rsid w:val="00B6586C"/>
    <w:rsid w:val="00B666A2"/>
    <w:rsid w:val="00B7124D"/>
    <w:rsid w:val="00B80073"/>
    <w:rsid w:val="00B823BE"/>
    <w:rsid w:val="00B87E30"/>
    <w:rsid w:val="00B94171"/>
    <w:rsid w:val="00BA04E6"/>
    <w:rsid w:val="00BA17DD"/>
    <w:rsid w:val="00BA3960"/>
    <w:rsid w:val="00BA5903"/>
    <w:rsid w:val="00BA744D"/>
    <w:rsid w:val="00BB1DBD"/>
    <w:rsid w:val="00BB5325"/>
    <w:rsid w:val="00BC08FB"/>
    <w:rsid w:val="00BC25A8"/>
    <w:rsid w:val="00BC3857"/>
    <w:rsid w:val="00BC3DD7"/>
    <w:rsid w:val="00BC44D2"/>
    <w:rsid w:val="00BC7179"/>
    <w:rsid w:val="00BD1ABD"/>
    <w:rsid w:val="00BD1E2E"/>
    <w:rsid w:val="00BD3C47"/>
    <w:rsid w:val="00BD57F8"/>
    <w:rsid w:val="00BD7339"/>
    <w:rsid w:val="00BE30E4"/>
    <w:rsid w:val="00BE4ED2"/>
    <w:rsid w:val="00BE6420"/>
    <w:rsid w:val="00BF44F7"/>
    <w:rsid w:val="00BF661F"/>
    <w:rsid w:val="00BF6C16"/>
    <w:rsid w:val="00BF73CD"/>
    <w:rsid w:val="00BF7519"/>
    <w:rsid w:val="00C05ACC"/>
    <w:rsid w:val="00C11F3A"/>
    <w:rsid w:val="00C14F0A"/>
    <w:rsid w:val="00C16489"/>
    <w:rsid w:val="00C20C64"/>
    <w:rsid w:val="00C230C7"/>
    <w:rsid w:val="00C2643E"/>
    <w:rsid w:val="00C269E2"/>
    <w:rsid w:val="00C26D9A"/>
    <w:rsid w:val="00C26E7F"/>
    <w:rsid w:val="00C30398"/>
    <w:rsid w:val="00C32F47"/>
    <w:rsid w:val="00C343F9"/>
    <w:rsid w:val="00C37F37"/>
    <w:rsid w:val="00C454AA"/>
    <w:rsid w:val="00C50BC7"/>
    <w:rsid w:val="00C56EFA"/>
    <w:rsid w:val="00C624F4"/>
    <w:rsid w:val="00C703DB"/>
    <w:rsid w:val="00C7107B"/>
    <w:rsid w:val="00C732A4"/>
    <w:rsid w:val="00C738AC"/>
    <w:rsid w:val="00C74CCB"/>
    <w:rsid w:val="00C76147"/>
    <w:rsid w:val="00C822CC"/>
    <w:rsid w:val="00C83B2D"/>
    <w:rsid w:val="00C842A0"/>
    <w:rsid w:val="00C900B5"/>
    <w:rsid w:val="00C91A34"/>
    <w:rsid w:val="00C92473"/>
    <w:rsid w:val="00C935E4"/>
    <w:rsid w:val="00C9547F"/>
    <w:rsid w:val="00CA06C0"/>
    <w:rsid w:val="00CA07A7"/>
    <w:rsid w:val="00CA08C0"/>
    <w:rsid w:val="00CA29A7"/>
    <w:rsid w:val="00CA4AF4"/>
    <w:rsid w:val="00CA67C1"/>
    <w:rsid w:val="00CA6936"/>
    <w:rsid w:val="00CB0504"/>
    <w:rsid w:val="00CB2E30"/>
    <w:rsid w:val="00CB3037"/>
    <w:rsid w:val="00CB3100"/>
    <w:rsid w:val="00CB3379"/>
    <w:rsid w:val="00CB3A97"/>
    <w:rsid w:val="00CB7562"/>
    <w:rsid w:val="00CB7841"/>
    <w:rsid w:val="00CC2EFB"/>
    <w:rsid w:val="00CC5292"/>
    <w:rsid w:val="00CC7E08"/>
    <w:rsid w:val="00CD1D3B"/>
    <w:rsid w:val="00CD32C2"/>
    <w:rsid w:val="00CD7C58"/>
    <w:rsid w:val="00CE3CA4"/>
    <w:rsid w:val="00CE4858"/>
    <w:rsid w:val="00CF144C"/>
    <w:rsid w:val="00CF273E"/>
    <w:rsid w:val="00CF4F8B"/>
    <w:rsid w:val="00D0107B"/>
    <w:rsid w:val="00D1140E"/>
    <w:rsid w:val="00D20330"/>
    <w:rsid w:val="00D24031"/>
    <w:rsid w:val="00D25CA5"/>
    <w:rsid w:val="00D27C7B"/>
    <w:rsid w:val="00D322B3"/>
    <w:rsid w:val="00D348B7"/>
    <w:rsid w:val="00D40B17"/>
    <w:rsid w:val="00D44D7A"/>
    <w:rsid w:val="00D4502C"/>
    <w:rsid w:val="00D46B5A"/>
    <w:rsid w:val="00D53AEE"/>
    <w:rsid w:val="00D54FFF"/>
    <w:rsid w:val="00D554EA"/>
    <w:rsid w:val="00D55E2D"/>
    <w:rsid w:val="00D56476"/>
    <w:rsid w:val="00D608D2"/>
    <w:rsid w:val="00D725FB"/>
    <w:rsid w:val="00D732A1"/>
    <w:rsid w:val="00D74D1D"/>
    <w:rsid w:val="00D74D2D"/>
    <w:rsid w:val="00D805A3"/>
    <w:rsid w:val="00D8514F"/>
    <w:rsid w:val="00D90CC7"/>
    <w:rsid w:val="00D9146D"/>
    <w:rsid w:val="00D92FF5"/>
    <w:rsid w:val="00D93043"/>
    <w:rsid w:val="00D930C6"/>
    <w:rsid w:val="00D9422F"/>
    <w:rsid w:val="00DA41BB"/>
    <w:rsid w:val="00DA5B8B"/>
    <w:rsid w:val="00DA761D"/>
    <w:rsid w:val="00DB0BCA"/>
    <w:rsid w:val="00DB2B93"/>
    <w:rsid w:val="00DB7B2A"/>
    <w:rsid w:val="00DC2D24"/>
    <w:rsid w:val="00DC449A"/>
    <w:rsid w:val="00DC6193"/>
    <w:rsid w:val="00DD04CD"/>
    <w:rsid w:val="00DD14B0"/>
    <w:rsid w:val="00DD2C20"/>
    <w:rsid w:val="00DE121A"/>
    <w:rsid w:val="00DE480E"/>
    <w:rsid w:val="00DE5FE4"/>
    <w:rsid w:val="00DE6B5D"/>
    <w:rsid w:val="00DF04F8"/>
    <w:rsid w:val="00DF10CE"/>
    <w:rsid w:val="00DF2EF2"/>
    <w:rsid w:val="00DF7A4A"/>
    <w:rsid w:val="00E0773B"/>
    <w:rsid w:val="00E07C1F"/>
    <w:rsid w:val="00E2050F"/>
    <w:rsid w:val="00E20510"/>
    <w:rsid w:val="00E23481"/>
    <w:rsid w:val="00E24DAE"/>
    <w:rsid w:val="00E26B53"/>
    <w:rsid w:val="00E30612"/>
    <w:rsid w:val="00E308D5"/>
    <w:rsid w:val="00E30F03"/>
    <w:rsid w:val="00E35379"/>
    <w:rsid w:val="00E360C0"/>
    <w:rsid w:val="00E36C23"/>
    <w:rsid w:val="00E41077"/>
    <w:rsid w:val="00E44ACC"/>
    <w:rsid w:val="00E46221"/>
    <w:rsid w:val="00E47FC2"/>
    <w:rsid w:val="00E503ED"/>
    <w:rsid w:val="00E563D2"/>
    <w:rsid w:val="00E6322E"/>
    <w:rsid w:val="00E664E1"/>
    <w:rsid w:val="00E67A63"/>
    <w:rsid w:val="00E73D90"/>
    <w:rsid w:val="00E73EEC"/>
    <w:rsid w:val="00E763DC"/>
    <w:rsid w:val="00E76F40"/>
    <w:rsid w:val="00E770B8"/>
    <w:rsid w:val="00E77FD1"/>
    <w:rsid w:val="00E82BA9"/>
    <w:rsid w:val="00E92EA4"/>
    <w:rsid w:val="00EA1A5E"/>
    <w:rsid w:val="00EA2DAD"/>
    <w:rsid w:val="00EA5FB4"/>
    <w:rsid w:val="00EA68B2"/>
    <w:rsid w:val="00EA7876"/>
    <w:rsid w:val="00EA7CCE"/>
    <w:rsid w:val="00EB0234"/>
    <w:rsid w:val="00EB0639"/>
    <w:rsid w:val="00EB3997"/>
    <w:rsid w:val="00EC3D06"/>
    <w:rsid w:val="00ED0156"/>
    <w:rsid w:val="00ED1E05"/>
    <w:rsid w:val="00ED2DAF"/>
    <w:rsid w:val="00ED31ED"/>
    <w:rsid w:val="00ED63B8"/>
    <w:rsid w:val="00ED709F"/>
    <w:rsid w:val="00ED780D"/>
    <w:rsid w:val="00EE1D7C"/>
    <w:rsid w:val="00EE2624"/>
    <w:rsid w:val="00EE73FC"/>
    <w:rsid w:val="00EF029F"/>
    <w:rsid w:val="00EF0B9F"/>
    <w:rsid w:val="00EF3669"/>
    <w:rsid w:val="00EF6C7E"/>
    <w:rsid w:val="00F03E20"/>
    <w:rsid w:val="00F04EA7"/>
    <w:rsid w:val="00F10502"/>
    <w:rsid w:val="00F12917"/>
    <w:rsid w:val="00F12F46"/>
    <w:rsid w:val="00F21007"/>
    <w:rsid w:val="00F21961"/>
    <w:rsid w:val="00F2613C"/>
    <w:rsid w:val="00F30BC9"/>
    <w:rsid w:val="00F33AD5"/>
    <w:rsid w:val="00F37995"/>
    <w:rsid w:val="00F456D7"/>
    <w:rsid w:val="00F51336"/>
    <w:rsid w:val="00F56745"/>
    <w:rsid w:val="00F57F01"/>
    <w:rsid w:val="00F600C6"/>
    <w:rsid w:val="00F610C7"/>
    <w:rsid w:val="00F634D7"/>
    <w:rsid w:val="00F64045"/>
    <w:rsid w:val="00F648B2"/>
    <w:rsid w:val="00F65092"/>
    <w:rsid w:val="00F70ABF"/>
    <w:rsid w:val="00F7202A"/>
    <w:rsid w:val="00F81ADC"/>
    <w:rsid w:val="00F84BD6"/>
    <w:rsid w:val="00F9388B"/>
    <w:rsid w:val="00F952D4"/>
    <w:rsid w:val="00F95688"/>
    <w:rsid w:val="00FA28EC"/>
    <w:rsid w:val="00FA3047"/>
    <w:rsid w:val="00FA38FB"/>
    <w:rsid w:val="00FB0E21"/>
    <w:rsid w:val="00FC0EA6"/>
    <w:rsid w:val="00FC7E96"/>
    <w:rsid w:val="00FD5ECB"/>
    <w:rsid w:val="00FD642E"/>
    <w:rsid w:val="00FE3B55"/>
    <w:rsid w:val="00FE7931"/>
    <w:rsid w:val="00FE7E3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 w:type="character" w:styleId="PageNumber">
    <w:name w:val="page number"/>
    <w:basedOn w:val="DefaultParagraphFont"/>
    <w:uiPriority w:val="99"/>
    <w:semiHidden/>
    <w:unhideWhenUsed/>
    <w:rsid w:val="00D930C6"/>
  </w:style>
  <w:style w:type="character" w:styleId="UnresolvedMention">
    <w:name w:val="Unresolved Mention"/>
    <w:basedOn w:val="DefaultParagraphFont"/>
    <w:uiPriority w:val="99"/>
    <w:semiHidden/>
    <w:unhideWhenUsed/>
    <w:rsid w:val="0065261C"/>
    <w:rPr>
      <w:color w:val="605E5C"/>
      <w:shd w:val="clear" w:color="auto" w:fill="E1DFDD"/>
    </w:rPr>
  </w:style>
  <w:style w:type="character" w:styleId="FollowedHyperlink">
    <w:name w:val="FollowedHyperlink"/>
    <w:basedOn w:val="DefaultParagraphFont"/>
    <w:uiPriority w:val="99"/>
    <w:semiHidden/>
    <w:unhideWhenUsed/>
    <w:rsid w:val="00412C8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04003523">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28873381">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23642859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218</Words>
  <Characters>35447</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5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